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5547922" w14:textId="298B223E" w:rsidR="00B7112B" w:rsidRPr="00A965A3" w:rsidRDefault="00B7112B" w:rsidP="00B7112B">
      <w:pPr>
        <w:rPr>
          <w:rFonts w:ascii="Times New Roman" w:hAnsi="Times New Roman" w:cs="Times New Roman"/>
        </w:rPr>
      </w:pPr>
      <w:r w:rsidRPr="00A965A3">
        <w:rPr>
          <w:rFonts w:ascii="Times New Roman" w:hAnsi="Times New Roman" w:cs="Times New Roman"/>
        </w:rPr>
        <w:t xml:space="preserve">Supplementary Table </w:t>
      </w:r>
      <w:r w:rsidR="009D2CCE" w:rsidRPr="00A965A3">
        <w:rPr>
          <w:rFonts w:ascii="Times New Roman" w:hAnsi="Times New Roman" w:cs="Times New Roman"/>
        </w:rPr>
        <w:t>1</w:t>
      </w:r>
      <w:r w:rsidRPr="00A965A3">
        <w:rPr>
          <w:rFonts w:ascii="Times New Roman" w:hAnsi="Times New Roman" w:cs="Times New Roman"/>
        </w:rPr>
        <w:t>. Functional traits of phytoplankton taxa found in analyzed samples</w:t>
      </w:r>
      <w:bookmarkStart w:id="0" w:name="_GoBack"/>
      <w:bookmarkEnd w:id="0"/>
    </w:p>
    <w:p w14:paraId="7C73DC29" w14:textId="2B8AE6C0" w:rsidR="00B7112B" w:rsidRPr="00A965A3" w:rsidRDefault="00B7112B">
      <w:pPr>
        <w:rPr>
          <w:rFonts w:ascii="Times New Roman" w:hAnsi="Times New Roman" w:cs="Times New Roman"/>
        </w:rPr>
      </w:pPr>
    </w:p>
    <w:tbl>
      <w:tblPr>
        <w:tblStyle w:val="Tabela-Siatka"/>
        <w:tblpPr w:leftFromText="141" w:rightFromText="141" w:vertAnchor="text" w:tblpY="1"/>
        <w:tblOverlap w:val="never"/>
        <w:tblW w:w="14312" w:type="dxa"/>
        <w:tblLook w:val="04A0" w:firstRow="1" w:lastRow="0" w:firstColumn="1" w:lastColumn="0" w:noHBand="0" w:noVBand="1"/>
      </w:tblPr>
      <w:tblGrid>
        <w:gridCol w:w="2830"/>
        <w:gridCol w:w="1560"/>
        <w:gridCol w:w="1842"/>
        <w:gridCol w:w="1276"/>
        <w:gridCol w:w="1418"/>
        <w:gridCol w:w="1275"/>
        <w:gridCol w:w="1276"/>
        <w:gridCol w:w="2835"/>
      </w:tblGrid>
      <w:tr w:rsidR="005071A4" w:rsidRPr="00A965A3" w14:paraId="563E5CB0" w14:textId="049C56C3" w:rsidTr="00F133E0">
        <w:trPr>
          <w:trHeight w:val="300"/>
        </w:trPr>
        <w:tc>
          <w:tcPr>
            <w:tcW w:w="2830" w:type="dxa"/>
            <w:noWrap/>
            <w:hideMark/>
          </w:tcPr>
          <w:p w14:paraId="677BC97F" w14:textId="21143CD4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ecies</w:t>
            </w:r>
          </w:p>
        </w:tc>
        <w:tc>
          <w:tcPr>
            <w:tcW w:w="1560" w:type="dxa"/>
            <w:noWrap/>
            <w:hideMark/>
          </w:tcPr>
          <w:p w14:paraId="4E6C17D7" w14:textId="4B093D71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ize as particle</w:t>
            </w:r>
          </w:p>
        </w:tc>
        <w:tc>
          <w:tcPr>
            <w:tcW w:w="1842" w:type="dxa"/>
            <w:noWrap/>
            <w:hideMark/>
          </w:tcPr>
          <w:p w14:paraId="23DB8141" w14:textId="27A79393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hape as particle</w:t>
            </w:r>
          </w:p>
        </w:tc>
        <w:tc>
          <w:tcPr>
            <w:tcW w:w="1276" w:type="dxa"/>
            <w:noWrap/>
            <w:hideMark/>
          </w:tcPr>
          <w:p w14:paraId="36FA4E8A" w14:textId="29921799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ity</w:t>
            </w:r>
          </w:p>
        </w:tc>
        <w:tc>
          <w:tcPr>
            <w:tcW w:w="1418" w:type="dxa"/>
            <w:noWrap/>
            <w:hideMark/>
          </w:tcPr>
          <w:p w14:paraId="3BA3D940" w14:textId="692B1665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ity</w:t>
            </w:r>
          </w:p>
        </w:tc>
        <w:tc>
          <w:tcPr>
            <w:tcW w:w="1275" w:type="dxa"/>
            <w:noWrap/>
            <w:hideMark/>
          </w:tcPr>
          <w:p w14:paraId="17D25347" w14:textId="6A162A6F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</w:t>
            </w:r>
          </w:p>
        </w:tc>
        <w:tc>
          <w:tcPr>
            <w:tcW w:w="1276" w:type="dxa"/>
            <w:noWrap/>
            <w:hideMark/>
          </w:tcPr>
          <w:p w14:paraId="7AD19B43" w14:textId="588AEA06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7CB92538" w14:textId="0ECC2518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Reference</w:t>
            </w:r>
          </w:p>
        </w:tc>
      </w:tr>
      <w:tr w:rsidR="009C6AD6" w:rsidRPr="00A965A3" w14:paraId="3E600776" w14:textId="0CDDB5EC" w:rsidTr="00F133E0">
        <w:trPr>
          <w:trHeight w:val="300"/>
        </w:trPr>
        <w:tc>
          <w:tcPr>
            <w:tcW w:w="2830" w:type="dxa"/>
            <w:noWrap/>
            <w:hideMark/>
          </w:tcPr>
          <w:p w14:paraId="3176B5D0" w14:textId="77777777" w:rsidR="009C6AD6" w:rsidRPr="00A965A3" w:rsidRDefault="009C6AD6" w:rsidP="009C6AD6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nabaena flos-aquae</w:t>
            </w:r>
          </w:p>
        </w:tc>
        <w:tc>
          <w:tcPr>
            <w:tcW w:w="1560" w:type="dxa"/>
            <w:noWrap/>
            <w:hideMark/>
          </w:tcPr>
          <w:p w14:paraId="05B625BA" w14:textId="6D2F8809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5.00</w:t>
            </w:r>
          </w:p>
        </w:tc>
        <w:tc>
          <w:tcPr>
            <w:tcW w:w="1842" w:type="dxa"/>
            <w:noWrap/>
            <w:hideMark/>
          </w:tcPr>
          <w:p w14:paraId="37D1FBE1" w14:textId="77777777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0DB8C022" w14:textId="77777777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03AF8038" w14:textId="4E3813C9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ED689BB" w14:textId="77777777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76EBD47" w14:textId="77777777" w:rsidR="009C6AD6" w:rsidRPr="00A965A3" w:rsidRDefault="009C6AD6" w:rsidP="009C6AD6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098CA0B" w14:textId="40D0C9FE" w:rsidR="009C6AD6" w:rsidRPr="00A965A3" w:rsidRDefault="00EE6D7C" w:rsidP="009C6AD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KnopIdcD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79185E6" w14:textId="585FBC32" w:rsidTr="00F133E0">
        <w:trPr>
          <w:trHeight w:val="300"/>
        </w:trPr>
        <w:tc>
          <w:tcPr>
            <w:tcW w:w="2830" w:type="dxa"/>
            <w:noWrap/>
            <w:hideMark/>
          </w:tcPr>
          <w:p w14:paraId="050B1C54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phanizomenon flos-aquae</w:t>
            </w:r>
          </w:p>
        </w:tc>
        <w:tc>
          <w:tcPr>
            <w:tcW w:w="1560" w:type="dxa"/>
            <w:noWrap/>
            <w:hideMark/>
          </w:tcPr>
          <w:p w14:paraId="3FC0386A" w14:textId="5700964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4.34</w:t>
            </w:r>
          </w:p>
        </w:tc>
        <w:tc>
          <w:tcPr>
            <w:tcW w:w="1842" w:type="dxa"/>
            <w:noWrap/>
            <w:hideMark/>
          </w:tcPr>
          <w:p w14:paraId="4C410D7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76ADF7E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0B0C2DD1" w14:textId="58B6007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D4656C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3E7B344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BC39EAE" w14:textId="5A7C9FC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W6mWd0M9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B17C6E0" w14:textId="768947C6" w:rsidTr="00F133E0">
        <w:trPr>
          <w:trHeight w:val="300"/>
        </w:trPr>
        <w:tc>
          <w:tcPr>
            <w:tcW w:w="2830" w:type="dxa"/>
            <w:noWrap/>
            <w:hideMark/>
          </w:tcPr>
          <w:p w14:paraId="44CA96E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phanizomenon issatschenkoi</w:t>
            </w:r>
          </w:p>
        </w:tc>
        <w:tc>
          <w:tcPr>
            <w:tcW w:w="1560" w:type="dxa"/>
            <w:noWrap/>
            <w:hideMark/>
          </w:tcPr>
          <w:p w14:paraId="2D1855E8" w14:textId="01DD5FF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0.00</w:t>
            </w:r>
          </w:p>
        </w:tc>
        <w:tc>
          <w:tcPr>
            <w:tcW w:w="1842" w:type="dxa"/>
            <w:noWrap/>
            <w:hideMark/>
          </w:tcPr>
          <w:p w14:paraId="19A4608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5218CEB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1CBE7BD3" w14:textId="5F35EDF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52A11C7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9CE517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0B9368C0" w14:textId="50DE759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JbHYtOk3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B2B8FDD" w14:textId="21AA4FBA" w:rsidTr="00F133E0">
        <w:trPr>
          <w:trHeight w:val="300"/>
        </w:trPr>
        <w:tc>
          <w:tcPr>
            <w:tcW w:w="2830" w:type="dxa"/>
            <w:noWrap/>
            <w:hideMark/>
          </w:tcPr>
          <w:p w14:paraId="6A356341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Aphanizomenon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7879A167" w14:textId="207DE04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2.50</w:t>
            </w:r>
          </w:p>
        </w:tc>
        <w:tc>
          <w:tcPr>
            <w:tcW w:w="1842" w:type="dxa"/>
            <w:noWrap/>
            <w:hideMark/>
          </w:tcPr>
          <w:p w14:paraId="6D31ECD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2F58013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5E32B633" w14:textId="3BE454E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5A84B6F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306C05E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DC16931" w14:textId="612D1B4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bReUDQbf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7170A92" w14:textId="243B313D" w:rsidTr="00F133E0">
        <w:trPr>
          <w:trHeight w:val="300"/>
        </w:trPr>
        <w:tc>
          <w:tcPr>
            <w:tcW w:w="2830" w:type="dxa"/>
            <w:noWrap/>
            <w:hideMark/>
          </w:tcPr>
          <w:p w14:paraId="113AF16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Aphanocaps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18A887D1" w14:textId="5B7F4B0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1.67</w:t>
            </w:r>
          </w:p>
        </w:tc>
        <w:tc>
          <w:tcPr>
            <w:tcW w:w="1842" w:type="dxa"/>
            <w:noWrap/>
            <w:hideMark/>
          </w:tcPr>
          <w:p w14:paraId="146F2443" w14:textId="5D0045E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06CECED3" w14:textId="278D5B6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6E115C5" w14:textId="2D4FED3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40D0B5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4379149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0DDCA7DC" w14:textId="2855B2E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bKh4wlzE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B09FAB4" w14:textId="2E7F50E3" w:rsidTr="00F133E0">
        <w:trPr>
          <w:trHeight w:val="300"/>
        </w:trPr>
        <w:tc>
          <w:tcPr>
            <w:tcW w:w="2830" w:type="dxa"/>
            <w:noWrap/>
            <w:hideMark/>
          </w:tcPr>
          <w:p w14:paraId="69FD3B3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hroococcu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62B3DDA0" w14:textId="257464A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1842" w:type="dxa"/>
            <w:noWrap/>
            <w:hideMark/>
          </w:tcPr>
          <w:p w14:paraId="294A28F4" w14:textId="21320C6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1D11ECB6" w14:textId="5408792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3B2D450" w14:textId="0A0E57C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E87E4D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E63F06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54ED2CE" w14:textId="491A65B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UZmZDPX3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E6B8ACE" w14:textId="0DBC36D6" w:rsidTr="00F133E0">
        <w:trPr>
          <w:trHeight w:val="300"/>
        </w:trPr>
        <w:tc>
          <w:tcPr>
            <w:tcW w:w="2830" w:type="dxa"/>
            <w:noWrap/>
            <w:hideMark/>
          </w:tcPr>
          <w:p w14:paraId="38E3A51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Gleocapsa sp.</w:t>
            </w:r>
          </w:p>
        </w:tc>
        <w:tc>
          <w:tcPr>
            <w:tcW w:w="1560" w:type="dxa"/>
            <w:noWrap/>
            <w:hideMark/>
          </w:tcPr>
          <w:p w14:paraId="2306036B" w14:textId="188D41C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00</w:t>
            </w:r>
          </w:p>
        </w:tc>
        <w:tc>
          <w:tcPr>
            <w:tcW w:w="1842" w:type="dxa"/>
            <w:noWrap/>
            <w:hideMark/>
          </w:tcPr>
          <w:p w14:paraId="38BDED59" w14:textId="3218034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69474220" w14:textId="14CA78D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DC0BACF" w14:textId="40B51DF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5CB9AB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3EFA967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08907175" w14:textId="6C5A745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QFU3TUKB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59448BD" w14:textId="37DA9813" w:rsidTr="00F133E0">
        <w:trPr>
          <w:trHeight w:val="300"/>
        </w:trPr>
        <w:tc>
          <w:tcPr>
            <w:tcW w:w="2830" w:type="dxa"/>
            <w:noWrap/>
            <w:hideMark/>
          </w:tcPr>
          <w:p w14:paraId="6EB8DB6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Gomphosphaeria sp.</w:t>
            </w:r>
          </w:p>
        </w:tc>
        <w:tc>
          <w:tcPr>
            <w:tcW w:w="1560" w:type="dxa"/>
            <w:noWrap/>
            <w:hideMark/>
          </w:tcPr>
          <w:p w14:paraId="153D1A9E" w14:textId="725804A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25</w:t>
            </w:r>
          </w:p>
        </w:tc>
        <w:tc>
          <w:tcPr>
            <w:tcW w:w="1842" w:type="dxa"/>
            <w:noWrap/>
            <w:hideMark/>
          </w:tcPr>
          <w:p w14:paraId="6432CB01" w14:textId="531ACA5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0BA2DAA1" w14:textId="7166EA3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1AA103C" w14:textId="13671C1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43D74A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74B241D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808D60F" w14:textId="7898B92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hEl6b921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FCC8B2D" w14:textId="26E4ACBA" w:rsidTr="00F133E0">
        <w:trPr>
          <w:trHeight w:val="300"/>
        </w:trPr>
        <w:tc>
          <w:tcPr>
            <w:tcW w:w="2830" w:type="dxa"/>
            <w:noWrap/>
            <w:hideMark/>
          </w:tcPr>
          <w:p w14:paraId="54B77C0F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erismopedia tenuissima</w:t>
            </w:r>
          </w:p>
        </w:tc>
        <w:tc>
          <w:tcPr>
            <w:tcW w:w="1560" w:type="dxa"/>
            <w:noWrap/>
            <w:hideMark/>
          </w:tcPr>
          <w:p w14:paraId="2FE5AB84" w14:textId="0529A87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1842" w:type="dxa"/>
            <w:noWrap/>
            <w:hideMark/>
          </w:tcPr>
          <w:p w14:paraId="18F1B70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6" w:type="dxa"/>
            <w:noWrap/>
            <w:hideMark/>
          </w:tcPr>
          <w:p w14:paraId="0C084E3C" w14:textId="274C2A0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35AE057A" w14:textId="230A0A3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014DD3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6B77037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DC32A52" w14:textId="2BB2900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lGFAZvqP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C81B376" w14:textId="318CD50F" w:rsidTr="00F133E0">
        <w:trPr>
          <w:trHeight w:val="300"/>
        </w:trPr>
        <w:tc>
          <w:tcPr>
            <w:tcW w:w="2830" w:type="dxa"/>
            <w:noWrap/>
            <w:hideMark/>
          </w:tcPr>
          <w:p w14:paraId="750417EF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icrocystis aeruginosa</w:t>
            </w:r>
          </w:p>
        </w:tc>
        <w:tc>
          <w:tcPr>
            <w:tcW w:w="1560" w:type="dxa"/>
            <w:noWrap/>
            <w:hideMark/>
          </w:tcPr>
          <w:p w14:paraId="46B95478" w14:textId="53AE3E3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6.75</w:t>
            </w:r>
          </w:p>
        </w:tc>
        <w:tc>
          <w:tcPr>
            <w:tcW w:w="1842" w:type="dxa"/>
            <w:noWrap/>
            <w:hideMark/>
          </w:tcPr>
          <w:p w14:paraId="4EEA5191" w14:textId="1B16E0A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0E47F69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79CB4981" w14:textId="6586371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6CFCD7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6D0AA5A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02D678CB" w14:textId="56B260F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FG4sADA9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76B521C" w14:textId="7E7C25C2" w:rsidTr="00F133E0">
        <w:trPr>
          <w:trHeight w:val="300"/>
        </w:trPr>
        <w:tc>
          <w:tcPr>
            <w:tcW w:w="2830" w:type="dxa"/>
            <w:noWrap/>
            <w:hideMark/>
          </w:tcPr>
          <w:p w14:paraId="26CE8DE9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lastRenderedPageBreak/>
              <w:t xml:space="preserve">Microcysti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388D159D" w14:textId="5D9E010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67</w:t>
            </w:r>
          </w:p>
        </w:tc>
        <w:tc>
          <w:tcPr>
            <w:tcW w:w="1842" w:type="dxa"/>
            <w:noWrap/>
            <w:hideMark/>
          </w:tcPr>
          <w:p w14:paraId="1782ED46" w14:textId="3D1C98A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14D5439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548FA5D1" w14:textId="5F02CBF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25D91D3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5429C1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BC18E64" w14:textId="15CF160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gTlIIndy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6F21979" w14:textId="3C2803A7" w:rsidTr="00F133E0">
        <w:trPr>
          <w:trHeight w:val="300"/>
        </w:trPr>
        <w:tc>
          <w:tcPr>
            <w:tcW w:w="2830" w:type="dxa"/>
            <w:noWrap/>
            <w:hideMark/>
          </w:tcPr>
          <w:p w14:paraId="2B39CCA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icrocystis viridis</w:t>
            </w:r>
          </w:p>
        </w:tc>
        <w:tc>
          <w:tcPr>
            <w:tcW w:w="1560" w:type="dxa"/>
            <w:noWrap/>
            <w:hideMark/>
          </w:tcPr>
          <w:p w14:paraId="5C1917E5" w14:textId="78B8A1B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1842" w:type="dxa"/>
            <w:noWrap/>
            <w:hideMark/>
          </w:tcPr>
          <w:p w14:paraId="49B69850" w14:textId="7E1461A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7CFE130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3A2C9E7A" w14:textId="7D6409A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5CC88B4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495192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620F781" w14:textId="618CD20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on2I5qmq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6D8C5D7F" w14:textId="5C00905B" w:rsidTr="00F133E0">
        <w:trPr>
          <w:trHeight w:val="300"/>
        </w:trPr>
        <w:tc>
          <w:tcPr>
            <w:tcW w:w="2830" w:type="dxa"/>
            <w:noWrap/>
            <w:hideMark/>
          </w:tcPr>
          <w:p w14:paraId="00C814E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icrocystis wesenbergii</w:t>
            </w:r>
          </w:p>
        </w:tc>
        <w:tc>
          <w:tcPr>
            <w:tcW w:w="1560" w:type="dxa"/>
            <w:noWrap/>
            <w:hideMark/>
          </w:tcPr>
          <w:p w14:paraId="5CA51908" w14:textId="3426DCE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71</w:t>
            </w:r>
          </w:p>
        </w:tc>
        <w:tc>
          <w:tcPr>
            <w:tcW w:w="1842" w:type="dxa"/>
            <w:noWrap/>
            <w:hideMark/>
          </w:tcPr>
          <w:p w14:paraId="44BE363D" w14:textId="1F8C67B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50339AB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66C39FDE" w14:textId="1493573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9D900B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4FDF42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CAED3F1" w14:textId="51E50DF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N6Aaa4GV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C46BD0A" w14:textId="77CF8907" w:rsidTr="00F133E0">
        <w:trPr>
          <w:trHeight w:val="300"/>
        </w:trPr>
        <w:tc>
          <w:tcPr>
            <w:tcW w:w="2830" w:type="dxa"/>
            <w:noWrap/>
            <w:hideMark/>
          </w:tcPr>
          <w:p w14:paraId="3CEBCF77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Oscillatori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62978DA8" w14:textId="4FF7E48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5.80</w:t>
            </w:r>
          </w:p>
        </w:tc>
        <w:tc>
          <w:tcPr>
            <w:tcW w:w="1842" w:type="dxa"/>
            <w:noWrap/>
            <w:hideMark/>
          </w:tcPr>
          <w:p w14:paraId="6B22490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1D57CFE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4CCFCCA0" w14:textId="6156DC1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5AE9EBB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B03CFC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FC8C980" w14:textId="6D5403D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Wd3a8aLK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27A525C" w14:textId="511CCEB1" w:rsidTr="00F133E0">
        <w:trPr>
          <w:trHeight w:val="300"/>
        </w:trPr>
        <w:tc>
          <w:tcPr>
            <w:tcW w:w="2830" w:type="dxa"/>
            <w:noWrap/>
            <w:hideMark/>
          </w:tcPr>
          <w:p w14:paraId="00CF07DF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Oscillatoria tenuis</w:t>
            </w:r>
          </w:p>
        </w:tc>
        <w:tc>
          <w:tcPr>
            <w:tcW w:w="1560" w:type="dxa"/>
            <w:noWrap/>
            <w:hideMark/>
          </w:tcPr>
          <w:p w14:paraId="06459B03" w14:textId="37F891E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5.00</w:t>
            </w:r>
          </w:p>
        </w:tc>
        <w:tc>
          <w:tcPr>
            <w:tcW w:w="1842" w:type="dxa"/>
            <w:noWrap/>
            <w:hideMark/>
          </w:tcPr>
          <w:p w14:paraId="37586A1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55E9D13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060B6A8C" w14:textId="3F34647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F03283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372BB2E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9323D2F" w14:textId="5CA0C05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4I0CLbFb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6879441C" w14:textId="44E57F6E" w:rsidTr="00F133E0">
        <w:trPr>
          <w:trHeight w:val="300"/>
        </w:trPr>
        <w:tc>
          <w:tcPr>
            <w:tcW w:w="2830" w:type="dxa"/>
            <w:noWrap/>
            <w:hideMark/>
          </w:tcPr>
          <w:p w14:paraId="49B6471F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Planktothrix </w:t>
            </w:r>
          </w:p>
        </w:tc>
        <w:tc>
          <w:tcPr>
            <w:tcW w:w="1560" w:type="dxa"/>
            <w:noWrap/>
            <w:hideMark/>
          </w:tcPr>
          <w:p w14:paraId="76B74321" w14:textId="0092641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90.00</w:t>
            </w:r>
          </w:p>
        </w:tc>
        <w:tc>
          <w:tcPr>
            <w:tcW w:w="1842" w:type="dxa"/>
            <w:noWrap/>
            <w:hideMark/>
          </w:tcPr>
          <w:p w14:paraId="6F973EB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184D40A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66B62899" w14:textId="6024F0F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5405EE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4186B92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356707C" w14:textId="252F6BD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bMjwHxre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ED0DF30" w14:textId="291F542D" w:rsidTr="00F133E0">
        <w:trPr>
          <w:trHeight w:val="300"/>
        </w:trPr>
        <w:tc>
          <w:tcPr>
            <w:tcW w:w="2830" w:type="dxa"/>
            <w:noWrap/>
            <w:hideMark/>
          </w:tcPr>
          <w:p w14:paraId="0F36E28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lanktothrix aghardii</w:t>
            </w:r>
          </w:p>
        </w:tc>
        <w:tc>
          <w:tcPr>
            <w:tcW w:w="1560" w:type="dxa"/>
            <w:noWrap/>
            <w:hideMark/>
          </w:tcPr>
          <w:p w14:paraId="199D35D4" w14:textId="12DDC01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9.00</w:t>
            </w:r>
          </w:p>
        </w:tc>
        <w:tc>
          <w:tcPr>
            <w:tcW w:w="1842" w:type="dxa"/>
            <w:noWrap/>
            <w:hideMark/>
          </w:tcPr>
          <w:p w14:paraId="3F26C12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4CCC1B4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4D3E67A7" w14:textId="3D31902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E1B3FB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669403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1ED131F" w14:textId="17F745C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LRXw9yNL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7ACF0CE" w14:textId="56DF8DB5" w:rsidTr="00F133E0">
        <w:trPr>
          <w:trHeight w:val="300"/>
        </w:trPr>
        <w:tc>
          <w:tcPr>
            <w:tcW w:w="2830" w:type="dxa"/>
            <w:noWrap/>
            <w:hideMark/>
          </w:tcPr>
          <w:p w14:paraId="1E0EF52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nowella lacustris</w:t>
            </w:r>
          </w:p>
        </w:tc>
        <w:tc>
          <w:tcPr>
            <w:tcW w:w="1560" w:type="dxa"/>
            <w:noWrap/>
            <w:hideMark/>
          </w:tcPr>
          <w:p w14:paraId="49059C3F" w14:textId="006180A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50</w:t>
            </w:r>
          </w:p>
        </w:tc>
        <w:tc>
          <w:tcPr>
            <w:tcW w:w="1842" w:type="dxa"/>
            <w:noWrap/>
            <w:hideMark/>
          </w:tcPr>
          <w:p w14:paraId="7748070F" w14:textId="44A0E72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2143B30D" w14:textId="04D480F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3D38C314" w14:textId="445C5F0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5A0A97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3F90F8F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94C4001" w14:textId="17C9038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Tzst30KY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0E77998" w14:textId="18DF33FB" w:rsidTr="00F133E0">
        <w:trPr>
          <w:trHeight w:val="300"/>
        </w:trPr>
        <w:tc>
          <w:tcPr>
            <w:tcW w:w="2830" w:type="dxa"/>
            <w:noWrap/>
            <w:hideMark/>
          </w:tcPr>
          <w:p w14:paraId="009EE216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nowella sp.</w:t>
            </w:r>
          </w:p>
        </w:tc>
        <w:tc>
          <w:tcPr>
            <w:tcW w:w="1560" w:type="dxa"/>
            <w:noWrap/>
            <w:hideMark/>
          </w:tcPr>
          <w:p w14:paraId="363F8F54" w14:textId="61C82F0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63</w:t>
            </w:r>
          </w:p>
        </w:tc>
        <w:tc>
          <w:tcPr>
            <w:tcW w:w="1842" w:type="dxa"/>
            <w:noWrap/>
            <w:hideMark/>
          </w:tcPr>
          <w:p w14:paraId="3F6A689A" w14:textId="23A70CF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703BA2AD" w14:textId="323B560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3ADCB2AC" w14:textId="25E5C6E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3FBF32A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506CCB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5D9D4BD" w14:textId="7927EE7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I1ga2glZ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2362A18" w14:textId="78B2871B" w:rsidTr="00F133E0">
        <w:trPr>
          <w:trHeight w:val="300"/>
        </w:trPr>
        <w:tc>
          <w:tcPr>
            <w:tcW w:w="2830" w:type="dxa"/>
            <w:noWrap/>
            <w:hideMark/>
          </w:tcPr>
          <w:p w14:paraId="1B308726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Woronichinia naegeliana</w:t>
            </w:r>
          </w:p>
        </w:tc>
        <w:tc>
          <w:tcPr>
            <w:tcW w:w="1560" w:type="dxa"/>
            <w:noWrap/>
            <w:hideMark/>
          </w:tcPr>
          <w:p w14:paraId="1538216A" w14:textId="1E93F42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00</w:t>
            </w:r>
          </w:p>
        </w:tc>
        <w:tc>
          <w:tcPr>
            <w:tcW w:w="1842" w:type="dxa"/>
            <w:noWrap/>
            <w:hideMark/>
          </w:tcPr>
          <w:p w14:paraId="2566898B" w14:textId="2DE0B05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69B76F8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toxic</w:t>
            </w:r>
          </w:p>
        </w:tc>
        <w:tc>
          <w:tcPr>
            <w:tcW w:w="1418" w:type="dxa"/>
            <w:noWrap/>
            <w:hideMark/>
          </w:tcPr>
          <w:p w14:paraId="3D3DE283" w14:textId="4C7C95F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A2780F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88BB1F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3F621CC" w14:textId="0B956DF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953BD8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IZgaGegZ","properties":{"formattedCitation":"(Chorus and Welker, 2021; Cronberg and Annadotter, 2006; Komarek, 2005)","plainCitation":"(Chorus and Welker, 2021; Cronberg and Annadotter, 2006; Komarek, 2005)","noteIndex":0},"citationItems":[{"id":251,"uris":["http://zotero.org/users/local/lQQz50Ex/items/GU5KMRW8"],"uri":["http://zotero.org/users/local/lQQz50Ex/items/GU5KMRW8"],"itemData":{"id":251,"type":"article-journal","container-title":"Oceanological and Hydrobiological Studies","ISSN":"1730-413X","issue":"Suppl.3","language":"EN","note":"publisher: -","source":"agro.icm.edu.pl","title":"The modern classification of cyanoprokaryotes [Cyanobacteria]","URL":"http://agro.icm.edu.pl/agro/element/bwmeta1.element.agro-article-9b7c081d-584f-44ff-963f-bd3912f41674","volume":"34","author":[{"family":"Komarek","given":"J."}],"accessed":{"date-parts":[["2021",8,11]]},"issued":{"date-parts":[["2005"]]}}},{"id":253,"uris":["http://zotero.org/users/local/lQQz50Ex/items/RPIMEGBJ"],"uri":["http://zotero.org/users/local/lQQz50Ex/items/RPIMEGBJ"],"itemData":{"id":253,"type":"book","publisher":"Intergovernmental Oceanographic Commission, Unesco","source":"Google Scholar","title":"Manual on aquatic cyanobacteria: A photo guide and a synopsis of their toxicology","title-short":"Manual on aquatic cyanobacteria","author":[{"family":"Cronberg","given":"Gertrud"},{"family":"Annadotter","given":"Helén"}],"issued":{"date-parts":[["2006"]]}}},{"id":254,"uris":["http://zotero.org/users/local/lQQz50Ex/items/MLJ8WUEK"],"uri":["http://zotero.org/users/local/lQQz50Ex/items/MLJ8WUEK"],"itemData":{"id":254,"type":"book","publisher":"Taylor &amp; Francis","source":"Google Scholar","title":"Toxic cyanobacteria in water: a guide to their public health consequences, monitoring and management","title-short":"Toxic cyanobacteria in water","author":[{"family":"Chorus","given":"Ingrid"},{"family":"Welker","given":"Martin"}],"issued":{"date-parts":[["2021"]]}}}],"schema":"https://github.com/citation-style-language/schema/raw/master/csl-citation.json"} </w:instrText>
            </w:r>
            <w:r w:rsidRPr="00953BD8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horus and Welker, 2021; Cronberg and Annadotter, 2006; Komarek, 2005)</w:t>
            </w:r>
            <w:r w:rsidRPr="00953BD8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6893C148" w14:textId="1B9240E2" w:rsidTr="00F133E0">
        <w:trPr>
          <w:trHeight w:val="300"/>
        </w:trPr>
        <w:tc>
          <w:tcPr>
            <w:tcW w:w="2830" w:type="dxa"/>
            <w:noWrap/>
            <w:hideMark/>
          </w:tcPr>
          <w:p w14:paraId="42F98F65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Dinobryon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560" w:type="dxa"/>
            <w:noWrap/>
            <w:hideMark/>
          </w:tcPr>
          <w:p w14:paraId="1F74BA62" w14:textId="79B04BAC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1842" w:type="dxa"/>
            <w:noWrap/>
            <w:hideMark/>
          </w:tcPr>
          <w:p w14:paraId="5C1F15E5" w14:textId="1F61823D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2F97D94B" w14:textId="0CBF1264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F77E9AF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664CDDCD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2DE5EBCC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4CFE80E" w14:textId="65D88233" w:rsidR="005071A4" w:rsidRPr="00A965A3" w:rsidRDefault="00E231D2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pCSviDkY","properties":{"formattedCitation":"(Starmach, 1980)","plainCitation":"(Starmach, 1980)","noteIndex":0},"citationItems":[{"id":257,"uris":["http://zotero.org/users/local/lQQz50Ex/items/36SF9E96"],"uri":["http://zotero.org/users/local/lQQz50Ex/items/36SF9E96"],"itemData":{"id":257,"type":"book","publisher":"Państwowe Wydawnicto Naukowe","source":"Google Scholar","title":"'Chrysophyceae'-Z\\lotowiciowce:(oraz zooflagellata wolnozyjace)","title-short":"'Chrysophyceae'-Z\\lotowiciowce","author":[{"family":"Starmach","given":"Karol"}],"issued":{"date-parts":[["1980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Starmach, 198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76B7ABFF" w14:textId="5E1812F3" w:rsidTr="00F133E0">
        <w:trPr>
          <w:trHeight w:val="300"/>
        </w:trPr>
        <w:tc>
          <w:tcPr>
            <w:tcW w:w="2830" w:type="dxa"/>
            <w:noWrap/>
            <w:hideMark/>
          </w:tcPr>
          <w:p w14:paraId="076ACEA3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chnanthes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560" w:type="dxa"/>
            <w:noWrap/>
            <w:hideMark/>
          </w:tcPr>
          <w:p w14:paraId="5872A030" w14:textId="607C6D5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00</w:t>
            </w:r>
          </w:p>
        </w:tc>
        <w:tc>
          <w:tcPr>
            <w:tcW w:w="1842" w:type="dxa"/>
            <w:noWrap/>
            <w:hideMark/>
          </w:tcPr>
          <w:p w14:paraId="40783D7C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5FDB9509" w14:textId="10CB424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5F1760E" w14:textId="70A4258E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B4AAD4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1AE5A355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C9BEE09" w14:textId="59E77DA7" w:rsidR="005071A4" w:rsidRPr="00A965A3" w:rsidRDefault="00E231D2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E7uE5Gq4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0A4F068A" w14:textId="358CE4AA" w:rsidTr="00F133E0">
        <w:trPr>
          <w:trHeight w:val="300"/>
        </w:trPr>
        <w:tc>
          <w:tcPr>
            <w:tcW w:w="2830" w:type="dxa"/>
            <w:noWrap/>
            <w:hideMark/>
          </w:tcPr>
          <w:p w14:paraId="7F4E57B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Ampho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22FF0507" w14:textId="4197B71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2.38</w:t>
            </w:r>
          </w:p>
        </w:tc>
        <w:tc>
          <w:tcPr>
            <w:tcW w:w="1842" w:type="dxa"/>
            <w:noWrap/>
            <w:hideMark/>
          </w:tcPr>
          <w:p w14:paraId="2C7095D1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76303635" w14:textId="688A21B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329C93CE" w14:textId="43C0642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3BDF05C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75EC6E4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92D1EC1" w14:textId="10EFA38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0OtCYkVJ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D49EC61" w14:textId="191922B1" w:rsidTr="00F133E0">
        <w:trPr>
          <w:trHeight w:val="300"/>
        </w:trPr>
        <w:tc>
          <w:tcPr>
            <w:tcW w:w="2830" w:type="dxa"/>
            <w:noWrap/>
            <w:hideMark/>
          </w:tcPr>
          <w:p w14:paraId="14BA9BE6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Asterionella formosa</w:t>
            </w:r>
          </w:p>
        </w:tc>
        <w:tc>
          <w:tcPr>
            <w:tcW w:w="1560" w:type="dxa"/>
            <w:noWrap/>
            <w:hideMark/>
          </w:tcPr>
          <w:p w14:paraId="2ED5506E" w14:textId="561717E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1.00</w:t>
            </w:r>
          </w:p>
        </w:tc>
        <w:tc>
          <w:tcPr>
            <w:tcW w:w="1842" w:type="dxa"/>
            <w:noWrap/>
            <w:hideMark/>
          </w:tcPr>
          <w:p w14:paraId="487B4AE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ircular colony</w:t>
            </w:r>
          </w:p>
        </w:tc>
        <w:tc>
          <w:tcPr>
            <w:tcW w:w="1276" w:type="dxa"/>
            <w:noWrap/>
            <w:hideMark/>
          </w:tcPr>
          <w:p w14:paraId="3CF54993" w14:textId="0062496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29145516" w14:textId="105F9E4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C10E7D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7F99E09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454A3F5" w14:textId="6EFD67C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Hpu0u0Lu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C7D4386" w14:textId="2F986653" w:rsidTr="00F133E0">
        <w:trPr>
          <w:trHeight w:val="300"/>
        </w:trPr>
        <w:tc>
          <w:tcPr>
            <w:tcW w:w="2830" w:type="dxa"/>
            <w:noWrap/>
            <w:hideMark/>
          </w:tcPr>
          <w:p w14:paraId="27FE11E4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lastRenderedPageBreak/>
              <w:t>Aulacoseira granulata</w:t>
            </w:r>
          </w:p>
        </w:tc>
        <w:tc>
          <w:tcPr>
            <w:tcW w:w="1560" w:type="dxa"/>
            <w:noWrap/>
            <w:hideMark/>
          </w:tcPr>
          <w:p w14:paraId="1CCFEAD3" w14:textId="5FE7272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57</w:t>
            </w:r>
          </w:p>
        </w:tc>
        <w:tc>
          <w:tcPr>
            <w:tcW w:w="1842" w:type="dxa"/>
            <w:noWrap/>
            <w:hideMark/>
          </w:tcPr>
          <w:p w14:paraId="6F70534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4338A915" w14:textId="5558606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FBB6B0F" w14:textId="680E0FB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40715E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1EDF6DA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049A46FD" w14:textId="2AEECBA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svfL9k8j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743EB75" w14:textId="12D49F65" w:rsidTr="00F133E0">
        <w:trPr>
          <w:trHeight w:val="300"/>
        </w:trPr>
        <w:tc>
          <w:tcPr>
            <w:tcW w:w="2830" w:type="dxa"/>
            <w:noWrap/>
            <w:hideMark/>
          </w:tcPr>
          <w:p w14:paraId="6C9478EB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Aulacosei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057FF43E" w14:textId="26E1FD1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45</w:t>
            </w:r>
          </w:p>
        </w:tc>
        <w:tc>
          <w:tcPr>
            <w:tcW w:w="1842" w:type="dxa"/>
            <w:noWrap/>
            <w:hideMark/>
          </w:tcPr>
          <w:p w14:paraId="18C9B40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0D0D6C82" w14:textId="6C72BD5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7086E86" w14:textId="5E5479A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984E67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7A8A509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01F39CFE" w14:textId="578B6CB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4AUzexWo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DDE9213" w14:textId="2FAD105E" w:rsidTr="00F133E0">
        <w:trPr>
          <w:trHeight w:val="300"/>
        </w:trPr>
        <w:tc>
          <w:tcPr>
            <w:tcW w:w="2830" w:type="dxa"/>
            <w:noWrap/>
            <w:hideMark/>
          </w:tcPr>
          <w:p w14:paraId="73ACBF8B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scinodiscus</w:t>
            </w:r>
          </w:p>
        </w:tc>
        <w:tc>
          <w:tcPr>
            <w:tcW w:w="1560" w:type="dxa"/>
            <w:noWrap/>
            <w:hideMark/>
          </w:tcPr>
          <w:p w14:paraId="554465BE" w14:textId="6B1664E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00</w:t>
            </w:r>
          </w:p>
        </w:tc>
        <w:tc>
          <w:tcPr>
            <w:tcW w:w="1842" w:type="dxa"/>
            <w:noWrap/>
            <w:hideMark/>
          </w:tcPr>
          <w:p w14:paraId="3BFFFD3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iscoid</w:t>
            </w:r>
          </w:p>
        </w:tc>
        <w:tc>
          <w:tcPr>
            <w:tcW w:w="1276" w:type="dxa"/>
            <w:noWrap/>
            <w:hideMark/>
          </w:tcPr>
          <w:p w14:paraId="66A13277" w14:textId="0760F02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119EE20" w14:textId="5475CA0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AD114D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721A814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D59B3C7" w14:textId="02A9800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Ehc9Q3Qb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24BE684E" w14:textId="1449E47B" w:rsidTr="00F133E0">
        <w:trPr>
          <w:trHeight w:val="300"/>
        </w:trPr>
        <w:tc>
          <w:tcPr>
            <w:tcW w:w="2830" w:type="dxa"/>
            <w:noWrap/>
            <w:hideMark/>
          </w:tcPr>
          <w:p w14:paraId="5E96EAE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yclotella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560" w:type="dxa"/>
            <w:noWrap/>
            <w:hideMark/>
          </w:tcPr>
          <w:p w14:paraId="44BAB093" w14:textId="68A4891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20</w:t>
            </w:r>
          </w:p>
        </w:tc>
        <w:tc>
          <w:tcPr>
            <w:tcW w:w="1842" w:type="dxa"/>
            <w:noWrap/>
            <w:hideMark/>
          </w:tcPr>
          <w:p w14:paraId="4914C21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iscoid</w:t>
            </w:r>
          </w:p>
        </w:tc>
        <w:tc>
          <w:tcPr>
            <w:tcW w:w="1276" w:type="dxa"/>
            <w:noWrap/>
            <w:hideMark/>
          </w:tcPr>
          <w:p w14:paraId="3C676352" w14:textId="0CBC5F5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55A0EA3" w14:textId="2A3DD3A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AF078D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065923C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1CEFEC6" w14:textId="53F7DAA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8dx8JEll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02250916" w14:textId="78D65367" w:rsidTr="00F133E0">
        <w:trPr>
          <w:trHeight w:val="300"/>
        </w:trPr>
        <w:tc>
          <w:tcPr>
            <w:tcW w:w="2830" w:type="dxa"/>
            <w:noWrap/>
            <w:hideMark/>
          </w:tcPr>
          <w:p w14:paraId="37B4381A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ymatopleu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7BEF5940" w14:textId="592EB79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3.00</w:t>
            </w:r>
          </w:p>
        </w:tc>
        <w:tc>
          <w:tcPr>
            <w:tcW w:w="1842" w:type="dxa"/>
            <w:noWrap/>
            <w:hideMark/>
          </w:tcPr>
          <w:p w14:paraId="283FF7E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3916BC07" w14:textId="1DED496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38382139" w14:textId="7499DA2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5C5F68E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5347BCD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14A8B61" w14:textId="5F1F47A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A4YFT9VB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6B64FD5" w14:textId="3FCDCD9B" w:rsidTr="00F133E0">
        <w:trPr>
          <w:trHeight w:val="300"/>
        </w:trPr>
        <w:tc>
          <w:tcPr>
            <w:tcW w:w="2830" w:type="dxa"/>
            <w:noWrap/>
            <w:hideMark/>
          </w:tcPr>
          <w:p w14:paraId="61DA3734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ymbell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7D99C772" w14:textId="759705F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7.60</w:t>
            </w:r>
          </w:p>
        </w:tc>
        <w:tc>
          <w:tcPr>
            <w:tcW w:w="1842" w:type="dxa"/>
            <w:noWrap/>
            <w:hideMark/>
          </w:tcPr>
          <w:p w14:paraId="0F85565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094E90F1" w14:textId="5F1E541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261B23A7" w14:textId="5CD147C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A3376A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235D208C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5559983" w14:textId="4C4BF5C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LI5l4Uxp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68314953" w14:textId="70F4A8BF" w:rsidTr="00F133E0">
        <w:trPr>
          <w:trHeight w:val="300"/>
        </w:trPr>
        <w:tc>
          <w:tcPr>
            <w:tcW w:w="2830" w:type="dxa"/>
            <w:noWrap/>
            <w:hideMark/>
          </w:tcPr>
          <w:p w14:paraId="5B218854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Diatoma vulgare</w:t>
            </w:r>
          </w:p>
        </w:tc>
        <w:tc>
          <w:tcPr>
            <w:tcW w:w="1560" w:type="dxa"/>
            <w:noWrap/>
            <w:hideMark/>
          </w:tcPr>
          <w:p w14:paraId="7FC83755" w14:textId="10D0B28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1842" w:type="dxa"/>
            <w:noWrap/>
            <w:hideMark/>
          </w:tcPr>
          <w:p w14:paraId="3EFFB04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721ADCD3" w14:textId="716214E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B96719B" w14:textId="2E9BCE1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259110F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49449C6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4FA8A70" w14:textId="525F316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Fodtle9u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651734F" w14:textId="09485423" w:rsidTr="00F133E0">
        <w:trPr>
          <w:trHeight w:val="300"/>
        </w:trPr>
        <w:tc>
          <w:tcPr>
            <w:tcW w:w="2830" w:type="dxa"/>
            <w:noWrap/>
            <w:hideMark/>
          </w:tcPr>
          <w:p w14:paraId="45D6E58B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Gyrosigm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509B1964" w14:textId="64DDC92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4.00</w:t>
            </w:r>
          </w:p>
        </w:tc>
        <w:tc>
          <w:tcPr>
            <w:tcW w:w="1842" w:type="dxa"/>
            <w:noWrap/>
            <w:hideMark/>
          </w:tcPr>
          <w:p w14:paraId="692A039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0BD8B823" w14:textId="5F960D4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41CC8FF" w14:textId="00A0457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2F578D8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4CDDDC1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6D0828E" w14:textId="41FB8DE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PLzl6FhQ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5B7922A" w14:textId="7FEC2F94" w:rsidTr="00F133E0">
        <w:trPr>
          <w:trHeight w:val="300"/>
        </w:trPr>
        <w:tc>
          <w:tcPr>
            <w:tcW w:w="2830" w:type="dxa"/>
            <w:noWrap/>
            <w:hideMark/>
          </w:tcPr>
          <w:p w14:paraId="2DC1A1CD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Melosi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6D16746D" w14:textId="17F1FCC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00</w:t>
            </w:r>
          </w:p>
        </w:tc>
        <w:tc>
          <w:tcPr>
            <w:tcW w:w="1842" w:type="dxa"/>
            <w:noWrap/>
            <w:hideMark/>
          </w:tcPr>
          <w:p w14:paraId="117D7DB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164BF87F" w14:textId="0D50516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7B88EA03" w14:textId="2A474AB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E86790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17DE498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2EA46F7" w14:textId="59C19F2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7T3jkWDt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6F4FA5F7" w14:textId="7F18DA5A" w:rsidTr="00F133E0">
        <w:trPr>
          <w:trHeight w:val="300"/>
        </w:trPr>
        <w:tc>
          <w:tcPr>
            <w:tcW w:w="2830" w:type="dxa"/>
            <w:noWrap/>
            <w:hideMark/>
          </w:tcPr>
          <w:p w14:paraId="2E6F3218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Melosira varians</w:t>
            </w:r>
          </w:p>
        </w:tc>
        <w:tc>
          <w:tcPr>
            <w:tcW w:w="1560" w:type="dxa"/>
            <w:noWrap/>
            <w:hideMark/>
          </w:tcPr>
          <w:p w14:paraId="3C8D8821" w14:textId="46E324FF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50</w:t>
            </w:r>
          </w:p>
        </w:tc>
        <w:tc>
          <w:tcPr>
            <w:tcW w:w="1842" w:type="dxa"/>
            <w:noWrap/>
            <w:hideMark/>
          </w:tcPr>
          <w:p w14:paraId="1CAC374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ilament</w:t>
            </w:r>
          </w:p>
        </w:tc>
        <w:tc>
          <w:tcPr>
            <w:tcW w:w="1276" w:type="dxa"/>
            <w:noWrap/>
            <w:hideMark/>
          </w:tcPr>
          <w:p w14:paraId="15D157BE" w14:textId="67E7662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B1FC94D" w14:textId="03D3C1A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2D7A4812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472B9DC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77D999D" w14:textId="6C6818B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uJwAp316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5237094" w14:textId="47F6B614" w:rsidTr="00F133E0">
        <w:trPr>
          <w:trHeight w:val="300"/>
        </w:trPr>
        <w:tc>
          <w:tcPr>
            <w:tcW w:w="2830" w:type="dxa"/>
            <w:noWrap/>
            <w:hideMark/>
          </w:tcPr>
          <w:p w14:paraId="5D9EDF0D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Navicula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560" w:type="dxa"/>
            <w:noWrap/>
            <w:hideMark/>
          </w:tcPr>
          <w:p w14:paraId="537A6753" w14:textId="499AAF9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2.00</w:t>
            </w:r>
          </w:p>
        </w:tc>
        <w:tc>
          <w:tcPr>
            <w:tcW w:w="1842" w:type="dxa"/>
            <w:noWrap/>
            <w:hideMark/>
          </w:tcPr>
          <w:p w14:paraId="19DAAAF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74DD1746" w14:textId="38332D1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0D2C0F4" w14:textId="7B823D7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041397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3146687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EB3EB1D" w14:textId="4568D89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dpkq9OIg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0A7AEAD" w14:textId="42DFBBF8" w:rsidTr="00F133E0">
        <w:trPr>
          <w:trHeight w:val="300"/>
        </w:trPr>
        <w:tc>
          <w:tcPr>
            <w:tcW w:w="2830" w:type="dxa"/>
            <w:noWrap/>
            <w:hideMark/>
          </w:tcPr>
          <w:p w14:paraId="6BA2D08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Nitzschia </w:t>
            </w:r>
            <w:r w:rsidRPr="00A965A3">
              <w:rPr>
                <w:rFonts w:ascii="Times New Roman" w:hAnsi="Times New Roman" w:cs="Times New Roman"/>
              </w:rPr>
              <w:t>sp.</w:t>
            </w:r>
            <w:r w:rsidRPr="00A965A3">
              <w:rPr>
                <w:rFonts w:ascii="Times New Roman" w:hAnsi="Times New Roman" w:cs="Times New Roman"/>
                <w:i/>
                <w:iCs/>
              </w:rPr>
              <w:t xml:space="preserve"> </w:t>
            </w:r>
          </w:p>
        </w:tc>
        <w:tc>
          <w:tcPr>
            <w:tcW w:w="1560" w:type="dxa"/>
            <w:noWrap/>
            <w:hideMark/>
          </w:tcPr>
          <w:p w14:paraId="6F60E23C" w14:textId="5993E1A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8.81</w:t>
            </w:r>
          </w:p>
        </w:tc>
        <w:tc>
          <w:tcPr>
            <w:tcW w:w="1842" w:type="dxa"/>
            <w:noWrap/>
            <w:hideMark/>
          </w:tcPr>
          <w:p w14:paraId="72D41D04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iscoid</w:t>
            </w:r>
          </w:p>
        </w:tc>
        <w:tc>
          <w:tcPr>
            <w:tcW w:w="1276" w:type="dxa"/>
            <w:noWrap/>
            <w:hideMark/>
          </w:tcPr>
          <w:p w14:paraId="4E6A2128" w14:textId="4F99727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886DB5D" w14:textId="12C81F2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89A64D6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661B4EB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C3B012C" w14:textId="16D6143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NOKMFYgH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43508980" w14:textId="53AE087D" w:rsidTr="00F133E0">
        <w:trPr>
          <w:trHeight w:val="300"/>
        </w:trPr>
        <w:tc>
          <w:tcPr>
            <w:tcW w:w="2830" w:type="dxa"/>
            <w:noWrap/>
            <w:hideMark/>
          </w:tcPr>
          <w:p w14:paraId="7BE507C6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innularia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560" w:type="dxa"/>
            <w:noWrap/>
            <w:hideMark/>
          </w:tcPr>
          <w:p w14:paraId="63321B07" w14:textId="5BF5BCF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0.00</w:t>
            </w:r>
          </w:p>
        </w:tc>
        <w:tc>
          <w:tcPr>
            <w:tcW w:w="1842" w:type="dxa"/>
            <w:noWrap/>
            <w:hideMark/>
          </w:tcPr>
          <w:p w14:paraId="1443C8C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077AC0C8" w14:textId="3604D5A2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B427281" w14:textId="2BAA6A31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F2F7B0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2B8FB647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6888EEE" w14:textId="357018A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WROp6Lmy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7E9137B9" w14:textId="55789740" w:rsidTr="00F133E0">
        <w:trPr>
          <w:trHeight w:val="300"/>
        </w:trPr>
        <w:tc>
          <w:tcPr>
            <w:tcW w:w="2830" w:type="dxa"/>
            <w:noWrap/>
            <w:hideMark/>
          </w:tcPr>
          <w:p w14:paraId="03B7C6D3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Rhoicosphenia curvata</w:t>
            </w:r>
          </w:p>
        </w:tc>
        <w:tc>
          <w:tcPr>
            <w:tcW w:w="1560" w:type="dxa"/>
            <w:noWrap/>
            <w:hideMark/>
          </w:tcPr>
          <w:p w14:paraId="60B904B1" w14:textId="44D38E5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1842" w:type="dxa"/>
            <w:noWrap/>
            <w:hideMark/>
          </w:tcPr>
          <w:p w14:paraId="34F5F4A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5AB7C29F" w14:textId="5DE3B254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6B235B0" w14:textId="1DD3A32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DC2784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788E1A3B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0E4F47D2" w14:textId="7B13F57B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Ln2xXVby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3EE4D891" w14:textId="488364A1" w:rsidTr="00F133E0">
        <w:trPr>
          <w:trHeight w:val="300"/>
        </w:trPr>
        <w:tc>
          <w:tcPr>
            <w:tcW w:w="2830" w:type="dxa"/>
            <w:noWrap/>
            <w:hideMark/>
          </w:tcPr>
          <w:p w14:paraId="2413C2CC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tephanodiscus hantzschii</w:t>
            </w:r>
          </w:p>
        </w:tc>
        <w:tc>
          <w:tcPr>
            <w:tcW w:w="1560" w:type="dxa"/>
            <w:noWrap/>
            <w:hideMark/>
          </w:tcPr>
          <w:p w14:paraId="11A80332" w14:textId="7BB127D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50</w:t>
            </w:r>
          </w:p>
        </w:tc>
        <w:tc>
          <w:tcPr>
            <w:tcW w:w="1842" w:type="dxa"/>
            <w:noWrap/>
            <w:hideMark/>
          </w:tcPr>
          <w:p w14:paraId="758F5A78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iscoid</w:t>
            </w:r>
          </w:p>
        </w:tc>
        <w:tc>
          <w:tcPr>
            <w:tcW w:w="1276" w:type="dxa"/>
            <w:noWrap/>
            <w:hideMark/>
          </w:tcPr>
          <w:p w14:paraId="178EAE79" w14:textId="5C50CDE6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7C81B9E" w14:textId="6D8969E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32D85710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3090D269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3B85DC2" w14:textId="2C754A95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PYW1IH0W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9DABFF8" w14:textId="2F5677CC" w:rsidTr="00F133E0">
        <w:trPr>
          <w:trHeight w:val="300"/>
        </w:trPr>
        <w:tc>
          <w:tcPr>
            <w:tcW w:w="2830" w:type="dxa"/>
            <w:noWrap/>
            <w:hideMark/>
          </w:tcPr>
          <w:p w14:paraId="6C550505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urirella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560" w:type="dxa"/>
            <w:noWrap/>
            <w:hideMark/>
          </w:tcPr>
          <w:p w14:paraId="05D3779A" w14:textId="299D53C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1842" w:type="dxa"/>
            <w:noWrap/>
            <w:hideMark/>
          </w:tcPr>
          <w:p w14:paraId="1CA005A5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</w:t>
            </w:r>
          </w:p>
        </w:tc>
        <w:tc>
          <w:tcPr>
            <w:tcW w:w="1276" w:type="dxa"/>
            <w:noWrap/>
            <w:hideMark/>
          </w:tcPr>
          <w:p w14:paraId="42055558" w14:textId="1933155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1A7F8F8" w14:textId="620A718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407206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2073E9BD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33E8AC7" w14:textId="4FF5940C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ZDGOfzO1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1C4827D3" w14:textId="56EEB326" w:rsidTr="00F133E0">
        <w:trPr>
          <w:trHeight w:val="300"/>
        </w:trPr>
        <w:tc>
          <w:tcPr>
            <w:tcW w:w="2830" w:type="dxa"/>
            <w:noWrap/>
            <w:hideMark/>
          </w:tcPr>
          <w:p w14:paraId="78034B6E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ynedra acus</w:t>
            </w:r>
          </w:p>
        </w:tc>
        <w:tc>
          <w:tcPr>
            <w:tcW w:w="1560" w:type="dxa"/>
            <w:noWrap/>
            <w:hideMark/>
          </w:tcPr>
          <w:p w14:paraId="73DE03BA" w14:textId="62B2AE2D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1842" w:type="dxa"/>
            <w:noWrap/>
            <w:hideMark/>
          </w:tcPr>
          <w:p w14:paraId="2741DBBA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24972A71" w14:textId="4C4559B8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643E98C" w14:textId="743CCA4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663780E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31015C8C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E5B8C0D" w14:textId="17F5074E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81S8Kim2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E231D2" w:rsidRPr="00A965A3" w14:paraId="0BB4063F" w14:textId="65D2EF9B" w:rsidTr="00F133E0">
        <w:trPr>
          <w:trHeight w:val="300"/>
        </w:trPr>
        <w:tc>
          <w:tcPr>
            <w:tcW w:w="2830" w:type="dxa"/>
            <w:noWrap/>
            <w:hideMark/>
          </w:tcPr>
          <w:p w14:paraId="172C8FA3" w14:textId="77777777" w:rsidR="00E231D2" w:rsidRPr="00A965A3" w:rsidRDefault="00E231D2" w:rsidP="00E231D2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Synedr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46B353C7" w14:textId="19BB7CFA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2.00</w:t>
            </w:r>
          </w:p>
        </w:tc>
        <w:tc>
          <w:tcPr>
            <w:tcW w:w="1842" w:type="dxa"/>
            <w:noWrap/>
            <w:hideMark/>
          </w:tcPr>
          <w:p w14:paraId="68A1D753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23CE89C8" w14:textId="78396363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5889672" w14:textId="234CBA59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2400769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40D3781F" w14:textId="77777777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83EE8B8" w14:textId="5D2E81B0" w:rsidR="00E231D2" w:rsidRPr="00A965A3" w:rsidRDefault="00E231D2" w:rsidP="00E231D2">
            <w:pPr>
              <w:rPr>
                <w:rFonts w:ascii="Times New Roman" w:hAnsi="Times New Roman" w:cs="Times New Roman"/>
              </w:rPr>
            </w:pPr>
            <w:r w:rsidRPr="008A1F4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CHPNfFGw","properties":{"formattedCitation":"(Cox, 1996)","plainCitation":"(Cox, 1996)","noteIndex":0},"citationItems":[{"id":258,"uris":["http://zotero.org/users/local/lQQz50Ex/items/W2CBTE8C"],"uri":["http://zotero.org/users/local/lQQz50Ex/items/W2CBTE8C"],"itemData":{"id":258,"type":"book","edition":"1st ed.","event-place":"London, New York","ISBN":"978-0-412-49380-5","language":"eng","note":"Open Library ID: OL1022062M","number-of-pages":"viii, 158","publisher":"Chapman &amp; Hall","publisher-place":"London, New York","source":"The Open Library","title":"Identification of freshwater diatoms from live material","author":[{"family":"Cox","given":"Eileen J."}],"issued":{"date-parts":[["1996"]]}}}],"schema":"https://github.com/citation-style-language/schema/raw/master/csl-citation.json"} </w:instrText>
            </w:r>
            <w:r w:rsidRPr="008A1F4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Cox, 1996)</w:t>
            </w:r>
            <w:r w:rsidRPr="008A1F4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6A345567" w14:textId="438F5838" w:rsidTr="00F133E0">
        <w:trPr>
          <w:trHeight w:val="300"/>
        </w:trPr>
        <w:tc>
          <w:tcPr>
            <w:tcW w:w="2830" w:type="dxa"/>
            <w:noWrap/>
            <w:hideMark/>
          </w:tcPr>
          <w:p w14:paraId="14604F38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ryptomona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1F19817D" w14:textId="118750B3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1842" w:type="dxa"/>
            <w:noWrap/>
            <w:hideMark/>
          </w:tcPr>
          <w:p w14:paraId="308956E7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1FD7A221" w14:textId="327F05F5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2E738708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21101CD8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22F4345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D383E33" w14:textId="468FCD4F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SfL2UuVA","properties":{"formattedCitation":"(Novarino, 2003; Starmach, 1974)","plainCitation":"(Novarino, 2003; Starmach, 1974)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,{"id":262,"uris":["http://zotero.org/users/local/lQQz50Ex/items/8BB4L2RG"],"uri":["http://zotero.org/users/local/lQQz50Ex/items/8BB4L2RG"],"itemData":{"id":262,"type":"article-journal","container-title":"Hydrobiologia","issue":"1","note":"publisher: Springer","page":"225–270","source":"Google Scholar","title":"A companion to the identification of cryptomonad flagellates (Cryptophyceae= Cryptomonadea)","volume":"502","author":[{"family":"Novarino","given":"Gianfranco"}],"issued":{"date-parts":[["2003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Novarino, 2003; Starmach, 197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3C00486F" w14:textId="4B2CE9B5" w:rsidTr="00F133E0">
        <w:trPr>
          <w:trHeight w:val="300"/>
        </w:trPr>
        <w:tc>
          <w:tcPr>
            <w:tcW w:w="2830" w:type="dxa"/>
            <w:noWrap/>
            <w:hideMark/>
          </w:tcPr>
          <w:p w14:paraId="74BD381E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Rhodomona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2C2072EA" w14:textId="2EC1EF24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1842" w:type="dxa"/>
            <w:noWrap/>
            <w:hideMark/>
          </w:tcPr>
          <w:p w14:paraId="73E5509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3F5101E0" w14:textId="7E061821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21C1CC90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22D17027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7C858B7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50EAABC" w14:textId="0C96A44A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zdZFk2ih","properties":{"formattedCitation":"(Novarino, 2003; Starmach, 1974)","plainCitation":"(Novarino, 2003; Starmach, 1974)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,{"id":262,"uris":["http://zotero.org/users/local/lQQz50Ex/items/8BB4L2RG"],"uri":["http://zotero.org/users/local/lQQz50Ex/items/8BB4L2RG"],"itemData":{"id":262,"type":"article-journal","container-title":"Hydrobiologia","issue":"1","note":"publisher: Springer","page":"225–270","source":"Google Scholar","title":"A companion to the identification of cryptomonad flagellates (Cryptophyceae= Cryptomonadea)","volume":"502","author":[{"family":"Novarino","given":"Gianfranco"}],"issued":{"date-parts":[["2003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Novarino, 2003; Starmach, 197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352C46E5" w14:textId="3AA92875" w:rsidTr="00F133E0">
        <w:trPr>
          <w:trHeight w:val="300"/>
        </w:trPr>
        <w:tc>
          <w:tcPr>
            <w:tcW w:w="2830" w:type="dxa"/>
            <w:noWrap/>
            <w:hideMark/>
          </w:tcPr>
          <w:p w14:paraId="71E7B000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eratium hirundinella</w:t>
            </w:r>
          </w:p>
        </w:tc>
        <w:tc>
          <w:tcPr>
            <w:tcW w:w="1560" w:type="dxa"/>
            <w:noWrap/>
            <w:hideMark/>
          </w:tcPr>
          <w:p w14:paraId="25B2CE94" w14:textId="5991437E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7.69</w:t>
            </w:r>
          </w:p>
        </w:tc>
        <w:tc>
          <w:tcPr>
            <w:tcW w:w="1842" w:type="dxa"/>
            <w:noWrap/>
            <w:hideMark/>
          </w:tcPr>
          <w:p w14:paraId="57ABC075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double cone</w:t>
            </w:r>
          </w:p>
        </w:tc>
        <w:tc>
          <w:tcPr>
            <w:tcW w:w="1276" w:type="dxa"/>
            <w:noWrap/>
            <w:hideMark/>
          </w:tcPr>
          <w:p w14:paraId="73032749" w14:textId="75B54395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B07131B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3974C8C1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504654B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horns</w:t>
            </w:r>
          </w:p>
        </w:tc>
        <w:tc>
          <w:tcPr>
            <w:tcW w:w="2835" w:type="dxa"/>
          </w:tcPr>
          <w:p w14:paraId="0681EE51" w14:textId="2B6EF87E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KNlfKd7m","properties":{"formattedCitation":"(Starmach, 1974)","plainCitation":"(Starmach, 1974)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Starmach, 1974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94474DF" w14:textId="68B66283" w:rsidTr="00F133E0">
        <w:trPr>
          <w:trHeight w:val="300"/>
        </w:trPr>
        <w:tc>
          <w:tcPr>
            <w:tcW w:w="2830" w:type="dxa"/>
            <w:noWrap/>
            <w:hideMark/>
          </w:tcPr>
          <w:p w14:paraId="7EA8A04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Peridinium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5ED5BB9F" w14:textId="3ADD981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57</w:t>
            </w:r>
          </w:p>
        </w:tc>
        <w:tc>
          <w:tcPr>
            <w:tcW w:w="1842" w:type="dxa"/>
            <w:noWrap/>
            <w:hideMark/>
          </w:tcPr>
          <w:p w14:paraId="488BBC4C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33C37AEA" w14:textId="6CF0F31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D4F2B8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1146206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4A54FB9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37EE3307" w14:textId="2EEE36D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325F70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ENwOvD93","properties":{"formattedCitation":"(Starmach, 1974)","plainCitation":"(Starmach, 1974)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],"schema":"https://github.com/citation-style-language/schema/raw/master/csl-citation.json"} </w:instrText>
            </w:r>
            <w:r w:rsidRPr="00325F70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Starmach, 1974)</w:t>
            </w:r>
            <w:r w:rsidRPr="00325F7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CD17F85" w14:textId="310FCFE3" w:rsidTr="00F133E0">
        <w:trPr>
          <w:trHeight w:val="300"/>
        </w:trPr>
        <w:tc>
          <w:tcPr>
            <w:tcW w:w="2830" w:type="dxa"/>
            <w:noWrap/>
            <w:hideMark/>
          </w:tcPr>
          <w:p w14:paraId="12445E84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ridiniopsis sp.</w:t>
            </w:r>
          </w:p>
        </w:tc>
        <w:tc>
          <w:tcPr>
            <w:tcW w:w="1560" w:type="dxa"/>
            <w:noWrap/>
            <w:hideMark/>
          </w:tcPr>
          <w:p w14:paraId="39A4BD21" w14:textId="26C3F14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1842" w:type="dxa"/>
            <w:noWrap/>
            <w:hideMark/>
          </w:tcPr>
          <w:p w14:paraId="7FF85BD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75E985C0" w14:textId="0026459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ABD0DD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61C7B02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44BE1FA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46A6FD00" w14:textId="3B12C71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325F70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UQYzHBWD","properties":{"formattedCitation":"(Starmach, 1974)","plainCitation":"(Starmach, 1974)","noteIndex":0},"citationItems":[{"id":260,"uris":["http://zotero.org/users/local/lQQz50Ex/items/D6RQKBIS"],"uri":["http://zotero.org/users/local/lQQz50Ex/items/D6RQKBIS"],"itemData":{"id":260,"type":"article-journal","container-title":"Flora Slodkowodna Pol Pol Akad Nauk Inst Bot","source":"Google Scholar","title":"Cryptophyceae–kryptofity, Dinophyceae–Dinofity, Raphidophyceae–rafidofity","author":[{"family":"Starmach","given":"Karol"}],"issued":{"date-parts":[["1974"]]}}}],"schema":"https://github.com/citation-style-language/schema/raw/master/csl-citation.json"} </w:instrText>
            </w:r>
            <w:r w:rsidRPr="00325F70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Starmach, 1974)</w:t>
            </w:r>
            <w:r w:rsidRPr="00325F70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68071CD8" w14:textId="5661B4DA" w:rsidTr="00F133E0">
        <w:trPr>
          <w:trHeight w:val="300"/>
        </w:trPr>
        <w:tc>
          <w:tcPr>
            <w:tcW w:w="2830" w:type="dxa"/>
            <w:noWrap/>
            <w:hideMark/>
          </w:tcPr>
          <w:p w14:paraId="1C15E517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Euglena</w:t>
            </w:r>
            <w:r w:rsidRPr="00A965A3">
              <w:rPr>
                <w:rFonts w:ascii="Times New Roman" w:hAnsi="Times New Roman" w:cs="Times New Roman"/>
              </w:rPr>
              <w:t xml:space="preserve"> </w:t>
            </w:r>
            <w:r w:rsidRPr="00A965A3">
              <w:rPr>
                <w:rFonts w:ascii="Times New Roman" w:hAnsi="Times New Roman" w:cs="Times New Roman"/>
                <w:i/>
                <w:iCs/>
              </w:rPr>
              <w:t>acus</w:t>
            </w:r>
          </w:p>
        </w:tc>
        <w:tc>
          <w:tcPr>
            <w:tcW w:w="1560" w:type="dxa"/>
            <w:noWrap/>
            <w:hideMark/>
          </w:tcPr>
          <w:p w14:paraId="68373622" w14:textId="6E9AEAAE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0.00</w:t>
            </w:r>
          </w:p>
        </w:tc>
        <w:tc>
          <w:tcPr>
            <w:tcW w:w="1842" w:type="dxa"/>
            <w:noWrap/>
            <w:hideMark/>
          </w:tcPr>
          <w:p w14:paraId="2924B2F6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7FF23D76" w14:textId="1848D921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B2CDD9E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533EB2B7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75AF8CA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D63EB47" w14:textId="29E9D569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vasp1v9p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A7CBC51" w14:textId="695DA66C" w:rsidTr="00F133E0">
        <w:trPr>
          <w:trHeight w:val="300"/>
        </w:trPr>
        <w:tc>
          <w:tcPr>
            <w:tcW w:w="2830" w:type="dxa"/>
            <w:noWrap/>
            <w:hideMark/>
          </w:tcPr>
          <w:p w14:paraId="73EA84E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Euglena oxyuris</w:t>
            </w:r>
          </w:p>
        </w:tc>
        <w:tc>
          <w:tcPr>
            <w:tcW w:w="1560" w:type="dxa"/>
            <w:noWrap/>
            <w:hideMark/>
          </w:tcPr>
          <w:p w14:paraId="2882906B" w14:textId="0CD88B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8.00</w:t>
            </w:r>
          </w:p>
        </w:tc>
        <w:tc>
          <w:tcPr>
            <w:tcW w:w="1842" w:type="dxa"/>
            <w:noWrap/>
            <w:hideMark/>
          </w:tcPr>
          <w:p w14:paraId="33EB113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5C005B99" w14:textId="5110A60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4C6D6A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2B255E8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3A7E15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8C66742" w14:textId="32E519E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sJE9bqxM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4077D31" w14:textId="6B656346" w:rsidTr="00F133E0">
        <w:trPr>
          <w:trHeight w:val="300"/>
        </w:trPr>
        <w:tc>
          <w:tcPr>
            <w:tcW w:w="2830" w:type="dxa"/>
            <w:noWrap/>
            <w:hideMark/>
          </w:tcPr>
          <w:p w14:paraId="4E5156FA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lastRenderedPageBreak/>
              <w:t xml:space="preserve">Euglena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28CFF942" w14:textId="505C8C3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9.67</w:t>
            </w:r>
          </w:p>
        </w:tc>
        <w:tc>
          <w:tcPr>
            <w:tcW w:w="1842" w:type="dxa"/>
            <w:noWrap/>
            <w:hideMark/>
          </w:tcPr>
          <w:p w14:paraId="4D9A1F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2CA56FBE" w14:textId="402D558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1BC8CD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1973CC2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A6BC8E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B9E6AAB" w14:textId="10771A1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WSN33s7Y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03F5B71" w14:textId="518186D0" w:rsidTr="00F133E0">
        <w:trPr>
          <w:trHeight w:val="300"/>
        </w:trPr>
        <w:tc>
          <w:tcPr>
            <w:tcW w:w="2830" w:type="dxa"/>
            <w:noWrap/>
            <w:hideMark/>
          </w:tcPr>
          <w:p w14:paraId="0E5AA5E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Euglena texta</w:t>
            </w:r>
          </w:p>
        </w:tc>
        <w:tc>
          <w:tcPr>
            <w:tcW w:w="1560" w:type="dxa"/>
            <w:noWrap/>
            <w:hideMark/>
          </w:tcPr>
          <w:p w14:paraId="30C1173D" w14:textId="6C8BBE6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1842" w:type="dxa"/>
            <w:noWrap/>
            <w:hideMark/>
          </w:tcPr>
          <w:p w14:paraId="7AA55F3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3542BBF0" w14:textId="26D6E18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C30C2D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55B0D94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7C8D353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11DC7A1" w14:textId="185522A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RWTZmcbH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2162373" w14:textId="5877402C" w:rsidTr="00F133E0">
        <w:trPr>
          <w:trHeight w:val="300"/>
        </w:trPr>
        <w:tc>
          <w:tcPr>
            <w:tcW w:w="2830" w:type="dxa"/>
            <w:noWrap/>
            <w:hideMark/>
          </w:tcPr>
          <w:p w14:paraId="29A3DD9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Lepocincli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41DFD294" w14:textId="729B656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00</w:t>
            </w:r>
          </w:p>
        </w:tc>
        <w:tc>
          <w:tcPr>
            <w:tcW w:w="1842" w:type="dxa"/>
            <w:noWrap/>
            <w:hideMark/>
          </w:tcPr>
          <w:p w14:paraId="429E627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51343BE2" w14:textId="4BCB90F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BEA1FF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3FD9694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2A7954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1E5C6E0" w14:textId="722FDFE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Udp7PJdd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03803C7" w14:textId="698E4A41" w:rsidTr="00F133E0">
        <w:trPr>
          <w:trHeight w:val="300"/>
        </w:trPr>
        <w:tc>
          <w:tcPr>
            <w:tcW w:w="2830" w:type="dxa"/>
            <w:noWrap/>
            <w:hideMark/>
          </w:tcPr>
          <w:p w14:paraId="665AD32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acuminatus</w:t>
            </w:r>
          </w:p>
        </w:tc>
        <w:tc>
          <w:tcPr>
            <w:tcW w:w="1560" w:type="dxa"/>
            <w:noWrap/>
            <w:hideMark/>
          </w:tcPr>
          <w:p w14:paraId="75FFD76A" w14:textId="2C2D2D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00</w:t>
            </w:r>
          </w:p>
        </w:tc>
        <w:tc>
          <w:tcPr>
            <w:tcW w:w="1842" w:type="dxa"/>
            <w:noWrap/>
            <w:hideMark/>
          </w:tcPr>
          <w:p w14:paraId="72F7EC5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2C321EDE" w14:textId="7B8E663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9D7081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695DFAD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56E36C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2C398A0" w14:textId="01E5156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d4SKHcoZ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8EDD286" w14:textId="5ED2983C" w:rsidTr="00F133E0">
        <w:trPr>
          <w:trHeight w:val="300"/>
        </w:trPr>
        <w:tc>
          <w:tcPr>
            <w:tcW w:w="2830" w:type="dxa"/>
            <w:noWrap/>
            <w:hideMark/>
          </w:tcPr>
          <w:p w14:paraId="7FF5A575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caudatus</w:t>
            </w:r>
          </w:p>
        </w:tc>
        <w:tc>
          <w:tcPr>
            <w:tcW w:w="1560" w:type="dxa"/>
            <w:noWrap/>
            <w:hideMark/>
          </w:tcPr>
          <w:p w14:paraId="6A4D1E40" w14:textId="3479E13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3.25</w:t>
            </w:r>
          </w:p>
        </w:tc>
        <w:tc>
          <w:tcPr>
            <w:tcW w:w="1842" w:type="dxa"/>
            <w:noWrap/>
            <w:hideMark/>
          </w:tcPr>
          <w:p w14:paraId="2B8E722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12BD9058" w14:textId="2E8CCBF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D573B7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6691003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63C35DA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0271EEC" w14:textId="63C5D6E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tIepO0Jn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9DA75AE" w14:textId="764873D1" w:rsidTr="00F133E0">
        <w:trPr>
          <w:trHeight w:val="300"/>
        </w:trPr>
        <w:tc>
          <w:tcPr>
            <w:tcW w:w="2830" w:type="dxa"/>
            <w:noWrap/>
            <w:hideMark/>
          </w:tcPr>
          <w:p w14:paraId="36B23140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curvicauda</w:t>
            </w:r>
          </w:p>
        </w:tc>
        <w:tc>
          <w:tcPr>
            <w:tcW w:w="1560" w:type="dxa"/>
            <w:noWrap/>
            <w:hideMark/>
          </w:tcPr>
          <w:p w14:paraId="5709FEE7" w14:textId="1E0ED07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00</w:t>
            </w:r>
          </w:p>
        </w:tc>
        <w:tc>
          <w:tcPr>
            <w:tcW w:w="1842" w:type="dxa"/>
            <w:noWrap/>
            <w:hideMark/>
          </w:tcPr>
          <w:p w14:paraId="3584DA8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44C05B7D" w14:textId="3ABF3E0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22829A3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0762CE4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748F55C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4901EAC" w14:textId="1945AC3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k60Jijla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6943913" w14:textId="62D5A300" w:rsidTr="00F133E0">
        <w:trPr>
          <w:trHeight w:val="300"/>
        </w:trPr>
        <w:tc>
          <w:tcPr>
            <w:tcW w:w="2830" w:type="dxa"/>
            <w:noWrap/>
            <w:hideMark/>
          </w:tcPr>
          <w:p w14:paraId="0CE16BA8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longicauda</w:t>
            </w:r>
          </w:p>
        </w:tc>
        <w:tc>
          <w:tcPr>
            <w:tcW w:w="1560" w:type="dxa"/>
            <w:noWrap/>
            <w:hideMark/>
          </w:tcPr>
          <w:p w14:paraId="74F95194" w14:textId="62B8CD9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1.50</w:t>
            </w:r>
          </w:p>
        </w:tc>
        <w:tc>
          <w:tcPr>
            <w:tcW w:w="1842" w:type="dxa"/>
            <w:noWrap/>
            <w:hideMark/>
          </w:tcPr>
          <w:p w14:paraId="1BBB835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03AB7682" w14:textId="0233D5D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3EE060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3D6A529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32EE99E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8DB1ACE" w14:textId="6B29C68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aCTSPUqK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7A2D100" w14:textId="06CB329C" w:rsidTr="00F133E0">
        <w:trPr>
          <w:trHeight w:val="300"/>
        </w:trPr>
        <w:tc>
          <w:tcPr>
            <w:tcW w:w="2830" w:type="dxa"/>
            <w:noWrap/>
            <w:hideMark/>
          </w:tcPr>
          <w:p w14:paraId="7F5E39C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us monilatus</w:t>
            </w:r>
          </w:p>
        </w:tc>
        <w:tc>
          <w:tcPr>
            <w:tcW w:w="1560" w:type="dxa"/>
            <w:noWrap/>
            <w:hideMark/>
          </w:tcPr>
          <w:p w14:paraId="17B1B828" w14:textId="792C6B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20</w:t>
            </w:r>
          </w:p>
        </w:tc>
        <w:tc>
          <w:tcPr>
            <w:tcW w:w="1842" w:type="dxa"/>
            <w:noWrap/>
            <w:hideMark/>
          </w:tcPr>
          <w:p w14:paraId="17F285E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4E072783" w14:textId="79E5D82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383A27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6BFC427C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478F83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C6131C9" w14:textId="5C2C9F1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g7N0YLRJ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EE1E03D" w14:textId="66F1469F" w:rsidTr="00F133E0">
        <w:trPr>
          <w:trHeight w:val="300"/>
        </w:trPr>
        <w:tc>
          <w:tcPr>
            <w:tcW w:w="2830" w:type="dxa"/>
            <w:noWrap/>
            <w:hideMark/>
          </w:tcPr>
          <w:p w14:paraId="6C38D9F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Phacu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1EC1E0E1" w14:textId="662A165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4.69</w:t>
            </w:r>
          </w:p>
        </w:tc>
        <w:tc>
          <w:tcPr>
            <w:tcW w:w="1842" w:type="dxa"/>
            <w:noWrap/>
            <w:hideMark/>
          </w:tcPr>
          <w:p w14:paraId="0EDCD96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498C1636" w14:textId="5D7EC89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E3CE36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20EC620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778585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12F2078" w14:textId="60E72D0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JX0kFLNu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1751BF20" w14:textId="5CE3775D" w:rsidTr="00F133E0">
        <w:trPr>
          <w:trHeight w:val="300"/>
        </w:trPr>
        <w:tc>
          <w:tcPr>
            <w:tcW w:w="2830" w:type="dxa"/>
            <w:noWrap/>
            <w:hideMark/>
          </w:tcPr>
          <w:p w14:paraId="4A646DC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armata</w:t>
            </w:r>
          </w:p>
        </w:tc>
        <w:tc>
          <w:tcPr>
            <w:tcW w:w="1560" w:type="dxa"/>
            <w:noWrap/>
            <w:hideMark/>
          </w:tcPr>
          <w:p w14:paraId="5E11A1CD" w14:textId="57F480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8.00</w:t>
            </w:r>
          </w:p>
        </w:tc>
        <w:tc>
          <w:tcPr>
            <w:tcW w:w="1842" w:type="dxa"/>
            <w:noWrap/>
            <w:hideMark/>
          </w:tcPr>
          <w:p w14:paraId="65792C6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74A88F8E" w14:textId="162C09C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198204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441A96E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4B1C4A0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D670E38" w14:textId="7DA7B5F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AzVqVEE1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195AD10" w14:textId="35023128" w:rsidTr="00F133E0">
        <w:trPr>
          <w:trHeight w:val="300"/>
        </w:trPr>
        <w:tc>
          <w:tcPr>
            <w:tcW w:w="2830" w:type="dxa"/>
            <w:noWrap/>
            <w:hideMark/>
          </w:tcPr>
          <w:p w14:paraId="361DDF67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hispida</w:t>
            </w:r>
          </w:p>
        </w:tc>
        <w:tc>
          <w:tcPr>
            <w:tcW w:w="1560" w:type="dxa"/>
            <w:noWrap/>
            <w:hideMark/>
          </w:tcPr>
          <w:p w14:paraId="14B7613A" w14:textId="432F0A9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1842" w:type="dxa"/>
            <w:noWrap/>
            <w:hideMark/>
          </w:tcPr>
          <w:p w14:paraId="5A19AEC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265412A4" w14:textId="75D6030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25BF67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1D0A373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2BF56E5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0248FA4" w14:textId="1ED4590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uulS9fQq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5E054F1" w14:textId="5A751E16" w:rsidTr="00F133E0">
        <w:trPr>
          <w:trHeight w:val="300"/>
        </w:trPr>
        <w:tc>
          <w:tcPr>
            <w:tcW w:w="2830" w:type="dxa"/>
            <w:noWrap/>
            <w:hideMark/>
          </w:tcPr>
          <w:p w14:paraId="661CE28D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nigra</w:t>
            </w:r>
          </w:p>
        </w:tc>
        <w:tc>
          <w:tcPr>
            <w:tcW w:w="1560" w:type="dxa"/>
            <w:noWrap/>
            <w:hideMark/>
          </w:tcPr>
          <w:p w14:paraId="22E29967" w14:textId="3AC879F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50</w:t>
            </w:r>
          </w:p>
        </w:tc>
        <w:tc>
          <w:tcPr>
            <w:tcW w:w="1842" w:type="dxa"/>
            <w:noWrap/>
            <w:hideMark/>
          </w:tcPr>
          <w:p w14:paraId="6A23C8A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79D680E4" w14:textId="4BEB72D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351BA82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010FE89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5A59E62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A102A1A" w14:textId="22BC3FC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MVb0LXlS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29819B5" w14:textId="680EEB65" w:rsidTr="00F133E0">
        <w:trPr>
          <w:trHeight w:val="300"/>
        </w:trPr>
        <w:tc>
          <w:tcPr>
            <w:tcW w:w="2830" w:type="dxa"/>
            <w:noWrap/>
            <w:hideMark/>
          </w:tcPr>
          <w:p w14:paraId="4A278BE0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oblonga</w:t>
            </w:r>
          </w:p>
        </w:tc>
        <w:tc>
          <w:tcPr>
            <w:tcW w:w="1560" w:type="dxa"/>
            <w:noWrap/>
            <w:hideMark/>
          </w:tcPr>
          <w:p w14:paraId="7D0C4255" w14:textId="277DEF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25</w:t>
            </w:r>
          </w:p>
        </w:tc>
        <w:tc>
          <w:tcPr>
            <w:tcW w:w="1842" w:type="dxa"/>
            <w:noWrap/>
            <w:hideMark/>
          </w:tcPr>
          <w:p w14:paraId="5A59B12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3DEE5C85" w14:textId="38DAA3C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7C601FF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0EB876F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55B9C3C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F697E99" w14:textId="15CCA5E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rHIZUcK1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95FBB61" w14:textId="6A7FE21F" w:rsidTr="00F133E0">
        <w:trPr>
          <w:trHeight w:val="300"/>
        </w:trPr>
        <w:tc>
          <w:tcPr>
            <w:tcW w:w="2830" w:type="dxa"/>
            <w:noWrap/>
            <w:hideMark/>
          </w:tcPr>
          <w:p w14:paraId="301F16F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planctonica</w:t>
            </w:r>
          </w:p>
        </w:tc>
        <w:tc>
          <w:tcPr>
            <w:tcW w:w="1560" w:type="dxa"/>
            <w:noWrap/>
            <w:hideMark/>
          </w:tcPr>
          <w:p w14:paraId="26338DF9" w14:textId="63785A9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83</w:t>
            </w:r>
          </w:p>
        </w:tc>
        <w:tc>
          <w:tcPr>
            <w:tcW w:w="1842" w:type="dxa"/>
            <w:noWrap/>
            <w:hideMark/>
          </w:tcPr>
          <w:p w14:paraId="22DA5B4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2DEC9A1F" w14:textId="6216D5A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8E15D3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28C306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5CD8EF4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712C0D0" w14:textId="6FAE2F8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8s6Xjgr6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E2CD0C2" w14:textId="5F654E90" w:rsidTr="00F133E0">
        <w:trPr>
          <w:trHeight w:val="300"/>
        </w:trPr>
        <w:tc>
          <w:tcPr>
            <w:tcW w:w="2830" w:type="dxa"/>
            <w:noWrap/>
            <w:hideMark/>
          </w:tcPr>
          <w:p w14:paraId="38A42A24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Trachelomona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27C34ADB" w14:textId="4D0D56E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90</w:t>
            </w:r>
          </w:p>
        </w:tc>
        <w:tc>
          <w:tcPr>
            <w:tcW w:w="1842" w:type="dxa"/>
            <w:noWrap/>
            <w:hideMark/>
          </w:tcPr>
          <w:p w14:paraId="0A1B79E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5B20F55A" w14:textId="5FF5198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A7154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08BF39E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2B1C0D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C83CD98" w14:textId="7BF69C8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sL3d6qu3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71F61BF" w14:textId="41828936" w:rsidTr="00F133E0">
        <w:trPr>
          <w:trHeight w:val="300"/>
        </w:trPr>
        <w:tc>
          <w:tcPr>
            <w:tcW w:w="2830" w:type="dxa"/>
            <w:noWrap/>
            <w:hideMark/>
          </w:tcPr>
          <w:p w14:paraId="48518F0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rachelomonas volvocina</w:t>
            </w:r>
          </w:p>
        </w:tc>
        <w:tc>
          <w:tcPr>
            <w:tcW w:w="1560" w:type="dxa"/>
            <w:noWrap/>
            <w:hideMark/>
          </w:tcPr>
          <w:p w14:paraId="4CCC3E02" w14:textId="3676D9E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46</w:t>
            </w:r>
          </w:p>
        </w:tc>
        <w:tc>
          <w:tcPr>
            <w:tcW w:w="1842" w:type="dxa"/>
            <w:noWrap/>
            <w:hideMark/>
          </w:tcPr>
          <w:p w14:paraId="5273ADC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3ADE0647" w14:textId="6DBB2A9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72A3B5F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0D88E5A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57DFFDF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7D6C3B8" w14:textId="6D593FE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191FB3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iLw9D6wL","properties":{"formattedCitation":"(Wo\\uc0\\u322{}owski and Hind\\uc0\\u225{}k, 2005)","plainCitation":"(Wołowski and Hindák, 2005)","noteIndex":0},"citationItems":[{"id":264,"uris":["http://zotero.org/users/local/lQQz50Ex/items/ZEBGVSZ2"],"uri":["http://zotero.org/users/local/lQQz50Ex/items/ZEBGVSZ2"],"itemData":{"id":264,"type":"book","publisher":"Veda","source":"Google Scholar","title":"Atlas of euglenophytes","author":[{"family":"Wołowski","given":"Konrad"},{"family":"Hindák","given":"František"}],"issued":{"date-parts":[["2005"]]}}}],"schema":"https://github.com/citation-style-language/schema/raw/master/csl-citation.json"} </w:instrText>
            </w:r>
            <w:r w:rsidRPr="00191FB3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Wołowski and Hindák, 2005)</w:t>
            </w:r>
            <w:r w:rsidRPr="00191FB3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39C49465" w14:textId="545DEDA1" w:rsidTr="00F133E0">
        <w:trPr>
          <w:trHeight w:val="300"/>
        </w:trPr>
        <w:tc>
          <w:tcPr>
            <w:tcW w:w="2830" w:type="dxa"/>
            <w:noWrap/>
            <w:hideMark/>
          </w:tcPr>
          <w:p w14:paraId="19F5B4E1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Botryococcus braunii</w:t>
            </w:r>
          </w:p>
        </w:tc>
        <w:tc>
          <w:tcPr>
            <w:tcW w:w="1560" w:type="dxa"/>
            <w:noWrap/>
            <w:hideMark/>
          </w:tcPr>
          <w:p w14:paraId="759C0061" w14:textId="6628ECC8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2.56</w:t>
            </w:r>
          </w:p>
        </w:tc>
        <w:tc>
          <w:tcPr>
            <w:tcW w:w="1842" w:type="dxa"/>
            <w:noWrap/>
            <w:hideMark/>
          </w:tcPr>
          <w:p w14:paraId="7CC77715" w14:textId="50815520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0B305C7D" w14:textId="7C9D72D3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958E4A0" w14:textId="7447BD34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247B75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450C5E4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2722EE7" w14:textId="0922778D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XQ2G5mVV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EDBA35E" w14:textId="6141B757" w:rsidTr="00F133E0">
        <w:trPr>
          <w:trHeight w:val="300"/>
        </w:trPr>
        <w:tc>
          <w:tcPr>
            <w:tcW w:w="2830" w:type="dxa"/>
            <w:noWrap/>
            <w:hideMark/>
          </w:tcPr>
          <w:p w14:paraId="457DB4FE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haracium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560" w:type="dxa"/>
            <w:noWrap/>
            <w:hideMark/>
          </w:tcPr>
          <w:p w14:paraId="33D16C7E" w14:textId="567F211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0.00</w:t>
            </w:r>
          </w:p>
        </w:tc>
        <w:tc>
          <w:tcPr>
            <w:tcW w:w="1842" w:type="dxa"/>
            <w:noWrap/>
            <w:hideMark/>
          </w:tcPr>
          <w:p w14:paraId="043BFF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0CB3BDE9" w14:textId="3A8BC34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6894B9D" w14:textId="4C68FC3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3C26BA2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34C118A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F9029ED" w14:textId="7D6B8915" w:rsidR="00D67047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JMC6YhtM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  <w:p w14:paraId="3123644A" w14:textId="2B02A56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</w:p>
        </w:tc>
      </w:tr>
      <w:tr w:rsidR="00D67047" w:rsidRPr="00A965A3" w14:paraId="28A11A09" w14:textId="071A7F40" w:rsidTr="00F133E0">
        <w:trPr>
          <w:trHeight w:val="300"/>
        </w:trPr>
        <w:tc>
          <w:tcPr>
            <w:tcW w:w="2830" w:type="dxa"/>
            <w:noWrap/>
            <w:hideMark/>
          </w:tcPr>
          <w:p w14:paraId="7B175225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lastRenderedPageBreak/>
              <w:t>Coelastrum microporum</w:t>
            </w:r>
          </w:p>
        </w:tc>
        <w:tc>
          <w:tcPr>
            <w:tcW w:w="1560" w:type="dxa"/>
            <w:noWrap/>
            <w:hideMark/>
          </w:tcPr>
          <w:p w14:paraId="38FF137D" w14:textId="1B7BF33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7.50</w:t>
            </w:r>
          </w:p>
        </w:tc>
        <w:tc>
          <w:tcPr>
            <w:tcW w:w="1842" w:type="dxa"/>
            <w:noWrap/>
            <w:hideMark/>
          </w:tcPr>
          <w:p w14:paraId="2C9B6519" w14:textId="2BD0CF3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60823CE2" w14:textId="3C775E2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7F668AE8" w14:textId="2BC19A3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BEBDA3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421E8A0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E906D6E" w14:textId="05AF10A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Bs7B9WAc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1FC0D840" w14:textId="66791692" w:rsidTr="00F133E0">
        <w:trPr>
          <w:trHeight w:val="300"/>
        </w:trPr>
        <w:tc>
          <w:tcPr>
            <w:tcW w:w="2830" w:type="dxa"/>
            <w:noWrap/>
            <w:hideMark/>
          </w:tcPr>
          <w:p w14:paraId="4770A4A9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elastrum</w:t>
            </w:r>
            <w:r w:rsidRPr="00A965A3">
              <w:rPr>
                <w:rFonts w:ascii="Times New Roman" w:hAnsi="Times New Roman" w:cs="Times New Roman"/>
              </w:rPr>
              <w:t xml:space="preserve"> </w:t>
            </w:r>
            <w:r w:rsidRPr="00A965A3">
              <w:rPr>
                <w:rFonts w:ascii="Times New Roman" w:hAnsi="Times New Roman" w:cs="Times New Roman"/>
                <w:i/>
                <w:iCs/>
              </w:rPr>
              <w:t>reticulatum</w:t>
            </w:r>
          </w:p>
        </w:tc>
        <w:tc>
          <w:tcPr>
            <w:tcW w:w="1560" w:type="dxa"/>
            <w:noWrap/>
            <w:hideMark/>
          </w:tcPr>
          <w:p w14:paraId="3D696084" w14:textId="5B30EFE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1842" w:type="dxa"/>
            <w:noWrap/>
            <w:hideMark/>
          </w:tcPr>
          <w:p w14:paraId="0EA873EF" w14:textId="0FC69CD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6F745257" w14:textId="6B8950C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C87CE7D" w14:textId="6D37282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109670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40C34F2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E63DECB" w14:textId="5B89959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Bwa3uCVt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AC22133" w14:textId="0F8197F8" w:rsidTr="00F133E0">
        <w:trPr>
          <w:trHeight w:val="300"/>
        </w:trPr>
        <w:tc>
          <w:tcPr>
            <w:tcW w:w="2830" w:type="dxa"/>
            <w:noWrap/>
            <w:hideMark/>
          </w:tcPr>
          <w:p w14:paraId="4434C87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elastrum</w:t>
            </w:r>
            <w:r w:rsidRPr="00A965A3">
              <w:rPr>
                <w:rFonts w:ascii="Times New Roman" w:hAnsi="Times New Roman" w:cs="Times New Roman"/>
              </w:rPr>
              <w:t xml:space="preserve"> </w:t>
            </w:r>
            <w:r w:rsidRPr="00A965A3">
              <w:rPr>
                <w:rFonts w:ascii="Times New Roman" w:hAnsi="Times New Roman" w:cs="Times New Roman"/>
                <w:i/>
                <w:iCs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6CF89C7E" w14:textId="21C010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56</w:t>
            </w:r>
          </w:p>
        </w:tc>
        <w:tc>
          <w:tcPr>
            <w:tcW w:w="1842" w:type="dxa"/>
            <w:noWrap/>
            <w:hideMark/>
          </w:tcPr>
          <w:p w14:paraId="189878D9" w14:textId="1C5C55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2C60E60A" w14:textId="6B29060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C65D2DE" w14:textId="2E58B7F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957623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785EDFF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9AFB45F" w14:textId="13205B3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MaORUubu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73E99B90" w14:textId="460B09D0" w:rsidTr="00F133E0">
        <w:trPr>
          <w:trHeight w:val="300"/>
        </w:trPr>
        <w:tc>
          <w:tcPr>
            <w:tcW w:w="2830" w:type="dxa"/>
            <w:noWrap/>
            <w:hideMark/>
          </w:tcPr>
          <w:p w14:paraId="34809D1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Coenocysti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22B1F27B" w14:textId="676B1EA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1842" w:type="dxa"/>
            <w:noWrap/>
            <w:hideMark/>
          </w:tcPr>
          <w:p w14:paraId="1FB00FAF" w14:textId="03B2A6C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40566C7D" w14:textId="0F1C8B3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E8CCEED" w14:textId="72FE4A0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AEB39E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7D1A458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0845498" w14:textId="362C132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zO2lY1cY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48C48B7" w14:textId="1DCE05A3" w:rsidTr="00F133E0">
        <w:trPr>
          <w:trHeight w:val="300"/>
        </w:trPr>
        <w:tc>
          <w:tcPr>
            <w:tcW w:w="2830" w:type="dxa"/>
            <w:noWrap/>
            <w:hideMark/>
          </w:tcPr>
          <w:p w14:paraId="6401CF95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rucigenia apiculata</w:t>
            </w:r>
          </w:p>
        </w:tc>
        <w:tc>
          <w:tcPr>
            <w:tcW w:w="1560" w:type="dxa"/>
            <w:noWrap/>
            <w:hideMark/>
          </w:tcPr>
          <w:p w14:paraId="7E9D7C77" w14:textId="1A1C3F4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.87</w:t>
            </w:r>
          </w:p>
        </w:tc>
        <w:tc>
          <w:tcPr>
            <w:tcW w:w="1842" w:type="dxa"/>
            <w:noWrap/>
            <w:hideMark/>
          </w:tcPr>
          <w:p w14:paraId="7ABCE121" w14:textId="7ED9C9B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3B15B197" w14:textId="0CCADCD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A4AB869" w14:textId="351E73D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2F9163B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77AB5FE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03BB1150" w14:textId="6FE00CD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6FAHG88T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26EE84F" w14:textId="2ACBFC63" w:rsidTr="00F133E0">
        <w:trPr>
          <w:trHeight w:val="300"/>
        </w:trPr>
        <w:tc>
          <w:tcPr>
            <w:tcW w:w="2830" w:type="dxa"/>
            <w:noWrap/>
            <w:hideMark/>
          </w:tcPr>
          <w:p w14:paraId="14CE55B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rucigenia tetrapedia</w:t>
            </w:r>
          </w:p>
        </w:tc>
        <w:tc>
          <w:tcPr>
            <w:tcW w:w="1560" w:type="dxa"/>
            <w:noWrap/>
            <w:hideMark/>
          </w:tcPr>
          <w:p w14:paraId="3252091F" w14:textId="4F3BC6D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.91</w:t>
            </w:r>
          </w:p>
        </w:tc>
        <w:tc>
          <w:tcPr>
            <w:tcW w:w="1842" w:type="dxa"/>
            <w:noWrap/>
            <w:hideMark/>
          </w:tcPr>
          <w:p w14:paraId="1034B0B3" w14:textId="35B1615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506B6C9D" w14:textId="1EF9DC6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432959B" w14:textId="2827AA9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3A23B9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61D4F95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E9E33B6" w14:textId="18C4AB5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TgGQw84m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C45CF6D" w14:textId="693D0139" w:rsidTr="00F133E0">
        <w:trPr>
          <w:trHeight w:val="300"/>
        </w:trPr>
        <w:tc>
          <w:tcPr>
            <w:tcW w:w="2830" w:type="dxa"/>
            <w:noWrap/>
            <w:hideMark/>
          </w:tcPr>
          <w:p w14:paraId="33D2E6C8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rucigeniella apiculata</w:t>
            </w:r>
          </w:p>
        </w:tc>
        <w:tc>
          <w:tcPr>
            <w:tcW w:w="1560" w:type="dxa"/>
            <w:noWrap/>
            <w:hideMark/>
          </w:tcPr>
          <w:p w14:paraId="51BD8B23" w14:textId="5D2FFCA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21</w:t>
            </w:r>
          </w:p>
        </w:tc>
        <w:tc>
          <w:tcPr>
            <w:tcW w:w="1842" w:type="dxa"/>
            <w:noWrap/>
            <w:hideMark/>
          </w:tcPr>
          <w:p w14:paraId="6F8FA63D" w14:textId="32B2921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74E95AE8" w14:textId="7EBC94C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37517416" w14:textId="00889CD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ADF48E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72FDC39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464DD6B" w14:textId="27BDE06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8q3DIymC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B8096CC" w14:textId="1A872CD0" w:rsidTr="00F133E0">
        <w:trPr>
          <w:trHeight w:val="300"/>
        </w:trPr>
        <w:tc>
          <w:tcPr>
            <w:tcW w:w="2830" w:type="dxa"/>
            <w:noWrap/>
            <w:hideMark/>
          </w:tcPr>
          <w:p w14:paraId="6D33526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Desmodesmus opoliensis</w:t>
            </w:r>
          </w:p>
        </w:tc>
        <w:tc>
          <w:tcPr>
            <w:tcW w:w="1560" w:type="dxa"/>
            <w:noWrap/>
            <w:hideMark/>
          </w:tcPr>
          <w:p w14:paraId="758D0235" w14:textId="0CD0BF0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00</w:t>
            </w:r>
          </w:p>
        </w:tc>
        <w:tc>
          <w:tcPr>
            <w:tcW w:w="1842" w:type="dxa"/>
            <w:noWrap/>
            <w:hideMark/>
          </w:tcPr>
          <w:p w14:paraId="3D9A9C6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6" w:type="dxa"/>
            <w:noWrap/>
            <w:hideMark/>
          </w:tcPr>
          <w:p w14:paraId="6F6EB351" w14:textId="711C17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4E22876" w14:textId="74A4D81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336D80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A0BA33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4ECEE860" w14:textId="2B4137F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0xXWVKgW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A1EF88B" w14:textId="6BE5047F" w:rsidTr="00F133E0">
        <w:trPr>
          <w:trHeight w:val="300"/>
        </w:trPr>
        <w:tc>
          <w:tcPr>
            <w:tcW w:w="2830" w:type="dxa"/>
            <w:noWrap/>
            <w:hideMark/>
          </w:tcPr>
          <w:p w14:paraId="1F25DD96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Desmodesmu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003C63B6" w14:textId="55117B2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41</w:t>
            </w:r>
          </w:p>
        </w:tc>
        <w:tc>
          <w:tcPr>
            <w:tcW w:w="1842" w:type="dxa"/>
            <w:noWrap/>
            <w:hideMark/>
          </w:tcPr>
          <w:p w14:paraId="27C9F3E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6" w:type="dxa"/>
            <w:noWrap/>
            <w:hideMark/>
          </w:tcPr>
          <w:p w14:paraId="099E4335" w14:textId="56FDE60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784EDCC" w14:textId="54E2AFA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1A35EA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373520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4BEA77EB" w14:textId="2C48E21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qtIcuJ9h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B5CD258" w14:textId="1FDE5DDA" w:rsidTr="00F133E0">
        <w:trPr>
          <w:trHeight w:val="300"/>
        </w:trPr>
        <w:tc>
          <w:tcPr>
            <w:tcW w:w="2830" w:type="dxa"/>
            <w:noWrap/>
            <w:hideMark/>
          </w:tcPr>
          <w:p w14:paraId="613194BB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Dictyosphaerium pulchellum</w:t>
            </w:r>
          </w:p>
        </w:tc>
        <w:tc>
          <w:tcPr>
            <w:tcW w:w="1560" w:type="dxa"/>
            <w:noWrap/>
            <w:hideMark/>
          </w:tcPr>
          <w:p w14:paraId="636AF0C7" w14:textId="43BA6A5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9.00</w:t>
            </w:r>
          </w:p>
        </w:tc>
        <w:tc>
          <w:tcPr>
            <w:tcW w:w="1842" w:type="dxa"/>
            <w:noWrap/>
            <w:hideMark/>
          </w:tcPr>
          <w:p w14:paraId="18A3E50D" w14:textId="518A8D4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herical colony</w:t>
            </w:r>
          </w:p>
        </w:tc>
        <w:tc>
          <w:tcPr>
            <w:tcW w:w="1276" w:type="dxa"/>
            <w:noWrap/>
            <w:hideMark/>
          </w:tcPr>
          <w:p w14:paraId="6296E6A2" w14:textId="7155B23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21AB68F" w14:textId="2ED1948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5DA60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5B0D15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0C33409" w14:textId="0290908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iCeb1WAI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B6008B3" w14:textId="1FFB1ECE" w:rsidTr="00F133E0">
        <w:trPr>
          <w:trHeight w:val="300"/>
        </w:trPr>
        <w:tc>
          <w:tcPr>
            <w:tcW w:w="2830" w:type="dxa"/>
            <w:noWrap/>
            <w:hideMark/>
          </w:tcPr>
          <w:p w14:paraId="62FE79F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Lagerheimia ciliata</w:t>
            </w:r>
          </w:p>
        </w:tc>
        <w:tc>
          <w:tcPr>
            <w:tcW w:w="1560" w:type="dxa"/>
            <w:noWrap/>
            <w:hideMark/>
          </w:tcPr>
          <w:p w14:paraId="27D5B7C0" w14:textId="27ACAA9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50</w:t>
            </w:r>
          </w:p>
        </w:tc>
        <w:tc>
          <w:tcPr>
            <w:tcW w:w="1842" w:type="dxa"/>
            <w:noWrap/>
            <w:hideMark/>
          </w:tcPr>
          <w:p w14:paraId="4CF70DD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3CDB3A83" w14:textId="081670C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1609705" w14:textId="4A01907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318E761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4154C03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7FD98186" w14:textId="485306C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kWzp50CA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10C11D96" w14:textId="50D98CC3" w:rsidTr="00F133E0">
        <w:trPr>
          <w:trHeight w:val="300"/>
        </w:trPr>
        <w:tc>
          <w:tcPr>
            <w:tcW w:w="2830" w:type="dxa"/>
            <w:noWrap/>
            <w:hideMark/>
          </w:tcPr>
          <w:p w14:paraId="5E3AB6B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Monoraphidium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2DB32BA1" w14:textId="39FC657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5.00</w:t>
            </w:r>
          </w:p>
        </w:tc>
        <w:tc>
          <w:tcPr>
            <w:tcW w:w="1842" w:type="dxa"/>
            <w:noWrap/>
            <w:hideMark/>
          </w:tcPr>
          <w:p w14:paraId="4D9D997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3215BCEE" w14:textId="685A719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6FDC79D" w14:textId="61B76C8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50DF7AA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870F70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4F9F26D" w14:textId="022A977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wHl80zCh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BF05948" w14:textId="5042C57D" w:rsidTr="00F133E0">
        <w:trPr>
          <w:trHeight w:val="300"/>
        </w:trPr>
        <w:tc>
          <w:tcPr>
            <w:tcW w:w="2830" w:type="dxa"/>
            <w:noWrap/>
            <w:hideMark/>
          </w:tcPr>
          <w:p w14:paraId="5B98C1C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Nephrocytium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6274DDD9" w14:textId="3750D93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0</w:t>
            </w:r>
          </w:p>
        </w:tc>
        <w:tc>
          <w:tcPr>
            <w:tcW w:w="1842" w:type="dxa"/>
            <w:noWrap/>
            <w:hideMark/>
          </w:tcPr>
          <w:p w14:paraId="386FABA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2F189C4E" w14:textId="4F74071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E311B20" w14:textId="008CC16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CEA7CB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6ABEFCA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C9F1ED5" w14:textId="35FF74E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2ByyW6Uv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8AD7E73" w14:textId="294A694E" w:rsidTr="00F133E0">
        <w:trPr>
          <w:trHeight w:val="300"/>
        </w:trPr>
        <w:tc>
          <w:tcPr>
            <w:tcW w:w="2830" w:type="dxa"/>
            <w:noWrap/>
            <w:hideMark/>
          </w:tcPr>
          <w:p w14:paraId="0E9DF03B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Oocysti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4BC3EAE1" w14:textId="35DBB8D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29</w:t>
            </w:r>
          </w:p>
        </w:tc>
        <w:tc>
          <w:tcPr>
            <w:tcW w:w="1842" w:type="dxa"/>
            <w:noWrap/>
            <w:hideMark/>
          </w:tcPr>
          <w:p w14:paraId="3616A8DC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1E58C1B6" w14:textId="1D7B82A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E0C2906" w14:textId="6DCC4C1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38EB71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512435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6B68DE9" w14:textId="3993F36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cMaPj3gg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1717898A" w14:textId="495B2334" w:rsidTr="00F133E0">
        <w:trPr>
          <w:trHeight w:val="300"/>
        </w:trPr>
        <w:tc>
          <w:tcPr>
            <w:tcW w:w="2830" w:type="dxa"/>
            <w:noWrap/>
            <w:hideMark/>
          </w:tcPr>
          <w:p w14:paraId="72D8DD90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biradiatum</w:t>
            </w:r>
          </w:p>
        </w:tc>
        <w:tc>
          <w:tcPr>
            <w:tcW w:w="1560" w:type="dxa"/>
            <w:noWrap/>
            <w:hideMark/>
          </w:tcPr>
          <w:p w14:paraId="40456316" w14:textId="527FF60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30</w:t>
            </w:r>
          </w:p>
        </w:tc>
        <w:tc>
          <w:tcPr>
            <w:tcW w:w="1842" w:type="dxa"/>
            <w:noWrap/>
            <w:hideMark/>
          </w:tcPr>
          <w:p w14:paraId="40F71AF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6" w:type="dxa"/>
            <w:noWrap/>
            <w:hideMark/>
          </w:tcPr>
          <w:p w14:paraId="62D20C48" w14:textId="4BECDA4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2F2E19D9" w14:textId="2E986CD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6A25EB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6E17835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8626F36" w14:textId="0D6E33B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iYyHkfqu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2B3AD474" w14:textId="7B30A118" w:rsidTr="00F133E0">
        <w:trPr>
          <w:trHeight w:val="300"/>
        </w:trPr>
        <w:tc>
          <w:tcPr>
            <w:tcW w:w="2830" w:type="dxa"/>
            <w:noWrap/>
            <w:hideMark/>
          </w:tcPr>
          <w:p w14:paraId="7D042542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boryanum</w:t>
            </w:r>
          </w:p>
        </w:tc>
        <w:tc>
          <w:tcPr>
            <w:tcW w:w="1560" w:type="dxa"/>
            <w:noWrap/>
            <w:hideMark/>
          </w:tcPr>
          <w:p w14:paraId="28089754" w14:textId="4953AA6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0.31</w:t>
            </w:r>
          </w:p>
        </w:tc>
        <w:tc>
          <w:tcPr>
            <w:tcW w:w="1842" w:type="dxa"/>
            <w:noWrap/>
            <w:hideMark/>
          </w:tcPr>
          <w:p w14:paraId="6CA238F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6" w:type="dxa"/>
            <w:noWrap/>
            <w:hideMark/>
          </w:tcPr>
          <w:p w14:paraId="2671736B" w14:textId="00E7CF8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9658F2F" w14:textId="7D45B51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832EA9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45DBD7A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3A1121A" w14:textId="34A2563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sRr0BjZp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B6DEAA5" w14:textId="28E1E9E7" w:rsidTr="00F133E0">
        <w:trPr>
          <w:trHeight w:val="300"/>
        </w:trPr>
        <w:tc>
          <w:tcPr>
            <w:tcW w:w="2830" w:type="dxa"/>
            <w:noWrap/>
            <w:hideMark/>
          </w:tcPr>
          <w:p w14:paraId="0AF52589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duplex</w:t>
            </w:r>
          </w:p>
        </w:tc>
        <w:tc>
          <w:tcPr>
            <w:tcW w:w="1560" w:type="dxa"/>
            <w:noWrap/>
            <w:hideMark/>
          </w:tcPr>
          <w:p w14:paraId="14CD148C" w14:textId="5FB1728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1.48</w:t>
            </w:r>
          </w:p>
        </w:tc>
        <w:tc>
          <w:tcPr>
            <w:tcW w:w="1842" w:type="dxa"/>
            <w:noWrap/>
            <w:hideMark/>
          </w:tcPr>
          <w:p w14:paraId="1A99FBE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6" w:type="dxa"/>
            <w:noWrap/>
            <w:hideMark/>
          </w:tcPr>
          <w:p w14:paraId="20628E5D" w14:textId="0E65F8A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7FFC4266" w14:textId="2F94513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0B8C413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EAF702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DD70201" w14:textId="1F3303D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bWgmmSOI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6F2449C" w14:textId="28AD576C" w:rsidTr="00F133E0">
        <w:trPr>
          <w:trHeight w:val="300"/>
        </w:trPr>
        <w:tc>
          <w:tcPr>
            <w:tcW w:w="2830" w:type="dxa"/>
            <w:noWrap/>
            <w:hideMark/>
          </w:tcPr>
          <w:p w14:paraId="52CFA66A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simplex</w:t>
            </w:r>
          </w:p>
        </w:tc>
        <w:tc>
          <w:tcPr>
            <w:tcW w:w="1560" w:type="dxa"/>
            <w:noWrap/>
            <w:hideMark/>
          </w:tcPr>
          <w:p w14:paraId="65ADA2A1" w14:textId="2CF32FE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2.16</w:t>
            </w:r>
          </w:p>
        </w:tc>
        <w:tc>
          <w:tcPr>
            <w:tcW w:w="1842" w:type="dxa"/>
            <w:noWrap/>
            <w:hideMark/>
          </w:tcPr>
          <w:p w14:paraId="5144F58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6" w:type="dxa"/>
            <w:noWrap/>
            <w:hideMark/>
          </w:tcPr>
          <w:p w14:paraId="5D8BE9E6" w14:textId="3CEFECD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B98FCB0" w14:textId="4A6999D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722C78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C4C51F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CFF84AE" w14:textId="79D7390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CR9qHraK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2A5A057" w14:textId="4B0F4CCC" w:rsidTr="00F133E0">
        <w:trPr>
          <w:trHeight w:val="300"/>
        </w:trPr>
        <w:tc>
          <w:tcPr>
            <w:tcW w:w="2830" w:type="dxa"/>
            <w:noWrap/>
            <w:hideMark/>
          </w:tcPr>
          <w:p w14:paraId="173EC527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ediastrum tetras</w:t>
            </w:r>
          </w:p>
        </w:tc>
        <w:tc>
          <w:tcPr>
            <w:tcW w:w="1560" w:type="dxa"/>
            <w:noWrap/>
            <w:hideMark/>
          </w:tcPr>
          <w:p w14:paraId="473D3515" w14:textId="405AC4F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63</w:t>
            </w:r>
          </w:p>
        </w:tc>
        <w:tc>
          <w:tcPr>
            <w:tcW w:w="1842" w:type="dxa"/>
            <w:noWrap/>
            <w:hideMark/>
          </w:tcPr>
          <w:p w14:paraId="122A4C3C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flat colony</w:t>
            </w:r>
          </w:p>
        </w:tc>
        <w:tc>
          <w:tcPr>
            <w:tcW w:w="1276" w:type="dxa"/>
            <w:noWrap/>
            <w:hideMark/>
          </w:tcPr>
          <w:p w14:paraId="7BBB58F5" w14:textId="2681E01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D50B3ED" w14:textId="10314B0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C136DE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06D0D5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501FD63" w14:textId="5A3E2D5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tM74gxyp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0D818A2" w14:textId="57EAEB29" w:rsidTr="00F133E0">
        <w:trPr>
          <w:trHeight w:val="300"/>
        </w:trPr>
        <w:tc>
          <w:tcPr>
            <w:tcW w:w="2830" w:type="dxa"/>
            <w:noWrap/>
            <w:hideMark/>
          </w:tcPr>
          <w:p w14:paraId="67050C5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Phacotus lendneri</w:t>
            </w:r>
          </w:p>
        </w:tc>
        <w:tc>
          <w:tcPr>
            <w:tcW w:w="1560" w:type="dxa"/>
            <w:noWrap/>
            <w:hideMark/>
          </w:tcPr>
          <w:p w14:paraId="7B18A45E" w14:textId="4785007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06</w:t>
            </w:r>
          </w:p>
        </w:tc>
        <w:tc>
          <w:tcPr>
            <w:tcW w:w="1842" w:type="dxa"/>
            <w:noWrap/>
            <w:hideMark/>
          </w:tcPr>
          <w:p w14:paraId="7B66A4F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2BD319C1" w14:textId="1F71C8D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C8FD75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motile</w:t>
            </w:r>
          </w:p>
        </w:tc>
        <w:tc>
          <w:tcPr>
            <w:tcW w:w="1275" w:type="dxa"/>
            <w:noWrap/>
            <w:hideMark/>
          </w:tcPr>
          <w:p w14:paraId="15459A8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ed</w:t>
            </w:r>
          </w:p>
        </w:tc>
        <w:tc>
          <w:tcPr>
            <w:tcW w:w="1276" w:type="dxa"/>
            <w:noWrap/>
            <w:hideMark/>
          </w:tcPr>
          <w:p w14:paraId="2A45BFB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A4C6932" w14:textId="36D3447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ZfM9IHf3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78857B2" w14:textId="11CAC8BD" w:rsidTr="00F133E0">
        <w:trPr>
          <w:trHeight w:val="300"/>
        </w:trPr>
        <w:tc>
          <w:tcPr>
            <w:tcW w:w="2830" w:type="dxa"/>
            <w:noWrap/>
            <w:hideMark/>
          </w:tcPr>
          <w:p w14:paraId="0D35DA31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cenedesmus acuminatus</w:t>
            </w:r>
          </w:p>
        </w:tc>
        <w:tc>
          <w:tcPr>
            <w:tcW w:w="1560" w:type="dxa"/>
            <w:noWrap/>
            <w:hideMark/>
          </w:tcPr>
          <w:p w14:paraId="34A5A2A9" w14:textId="573549E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63</w:t>
            </w:r>
          </w:p>
        </w:tc>
        <w:tc>
          <w:tcPr>
            <w:tcW w:w="1842" w:type="dxa"/>
            <w:noWrap/>
            <w:hideMark/>
          </w:tcPr>
          <w:p w14:paraId="515E031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6" w:type="dxa"/>
            <w:noWrap/>
            <w:hideMark/>
          </w:tcPr>
          <w:p w14:paraId="1EAA4196" w14:textId="1BCDF19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4A2C700" w14:textId="6554D67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3B9049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BF315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B83C73D" w14:textId="77A9D9D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DQ4meWE8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6A06C5F" w14:textId="56C16D10" w:rsidTr="00F133E0">
        <w:trPr>
          <w:trHeight w:val="300"/>
        </w:trPr>
        <w:tc>
          <w:tcPr>
            <w:tcW w:w="2830" w:type="dxa"/>
            <w:noWrap/>
            <w:hideMark/>
          </w:tcPr>
          <w:p w14:paraId="2499349D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cenedesmus ecornis</w:t>
            </w:r>
          </w:p>
        </w:tc>
        <w:tc>
          <w:tcPr>
            <w:tcW w:w="1560" w:type="dxa"/>
            <w:noWrap/>
            <w:hideMark/>
          </w:tcPr>
          <w:p w14:paraId="7C2E9246" w14:textId="541CE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3.33</w:t>
            </w:r>
          </w:p>
        </w:tc>
        <w:tc>
          <w:tcPr>
            <w:tcW w:w="1842" w:type="dxa"/>
            <w:noWrap/>
            <w:hideMark/>
          </w:tcPr>
          <w:p w14:paraId="21AE8ED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6" w:type="dxa"/>
            <w:noWrap/>
            <w:hideMark/>
          </w:tcPr>
          <w:p w14:paraId="40AA172F" w14:textId="0703389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8483A71" w14:textId="658B8F5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5F6EF1E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4D404B9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5581ED7B" w14:textId="56A16A2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Inr5ouII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23890660" w14:textId="17841D71" w:rsidTr="00F133E0">
        <w:trPr>
          <w:trHeight w:val="300"/>
        </w:trPr>
        <w:tc>
          <w:tcPr>
            <w:tcW w:w="2830" w:type="dxa"/>
            <w:noWrap/>
            <w:hideMark/>
          </w:tcPr>
          <w:p w14:paraId="436A38CD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Scenedesmus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12769AD3" w14:textId="40F7CD5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5.41</w:t>
            </w:r>
          </w:p>
        </w:tc>
        <w:tc>
          <w:tcPr>
            <w:tcW w:w="1842" w:type="dxa"/>
            <w:noWrap/>
            <w:hideMark/>
          </w:tcPr>
          <w:p w14:paraId="6B1E5236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ylindric colony</w:t>
            </w:r>
          </w:p>
        </w:tc>
        <w:tc>
          <w:tcPr>
            <w:tcW w:w="1276" w:type="dxa"/>
            <w:noWrap/>
            <w:hideMark/>
          </w:tcPr>
          <w:p w14:paraId="0544DF5A" w14:textId="49C8421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3E392B61" w14:textId="58341E0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3241FE1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8BE31C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426A2588" w14:textId="74791A6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Nq3j7Jwc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914466D" w14:textId="7CB0E65B" w:rsidTr="00F133E0">
        <w:trPr>
          <w:trHeight w:val="300"/>
        </w:trPr>
        <w:tc>
          <w:tcPr>
            <w:tcW w:w="2830" w:type="dxa"/>
            <w:noWrap/>
            <w:hideMark/>
          </w:tcPr>
          <w:p w14:paraId="5AC64B3E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chroederia setigera</w:t>
            </w:r>
          </w:p>
        </w:tc>
        <w:tc>
          <w:tcPr>
            <w:tcW w:w="1560" w:type="dxa"/>
            <w:noWrap/>
            <w:hideMark/>
          </w:tcPr>
          <w:p w14:paraId="5E6AB77A" w14:textId="39250DC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15.00</w:t>
            </w:r>
          </w:p>
        </w:tc>
        <w:tc>
          <w:tcPr>
            <w:tcW w:w="1842" w:type="dxa"/>
            <w:noWrap/>
            <w:hideMark/>
          </w:tcPr>
          <w:p w14:paraId="3F0DB40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0BBFB820" w14:textId="52685D2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5075FB7" w14:textId="11A478C8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6EFE33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BEDB3B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9823C47" w14:textId="044162E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D1vCe3fB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83FB3DE" w14:textId="0597BDE4" w:rsidTr="00F133E0">
        <w:trPr>
          <w:trHeight w:val="300"/>
        </w:trPr>
        <w:tc>
          <w:tcPr>
            <w:tcW w:w="2830" w:type="dxa"/>
            <w:noWrap/>
            <w:hideMark/>
          </w:tcPr>
          <w:p w14:paraId="59DEA05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etraedron caudatum</w:t>
            </w:r>
          </w:p>
        </w:tc>
        <w:tc>
          <w:tcPr>
            <w:tcW w:w="1560" w:type="dxa"/>
            <w:noWrap/>
            <w:hideMark/>
          </w:tcPr>
          <w:p w14:paraId="3323FB8C" w14:textId="2BECC64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50</w:t>
            </w:r>
          </w:p>
        </w:tc>
        <w:tc>
          <w:tcPr>
            <w:tcW w:w="1842" w:type="dxa"/>
            <w:noWrap/>
            <w:hideMark/>
          </w:tcPr>
          <w:p w14:paraId="067606B3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one</w:t>
            </w:r>
          </w:p>
        </w:tc>
        <w:tc>
          <w:tcPr>
            <w:tcW w:w="1276" w:type="dxa"/>
            <w:noWrap/>
            <w:hideMark/>
          </w:tcPr>
          <w:p w14:paraId="78EBB686" w14:textId="6E05B0C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5C6270C" w14:textId="212497E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1DD4AE49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32EDF7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95C8E33" w14:textId="306CCFC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Ohn36srD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DA08245" w14:textId="65268B9B" w:rsidTr="00F133E0">
        <w:trPr>
          <w:trHeight w:val="300"/>
        </w:trPr>
        <w:tc>
          <w:tcPr>
            <w:tcW w:w="2830" w:type="dxa"/>
            <w:noWrap/>
            <w:hideMark/>
          </w:tcPr>
          <w:p w14:paraId="7EE42B1B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etraedron minimum</w:t>
            </w:r>
          </w:p>
        </w:tc>
        <w:tc>
          <w:tcPr>
            <w:tcW w:w="1560" w:type="dxa"/>
            <w:noWrap/>
            <w:hideMark/>
          </w:tcPr>
          <w:p w14:paraId="21F9C31E" w14:textId="4D4EF8C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1842" w:type="dxa"/>
            <w:noWrap/>
            <w:hideMark/>
          </w:tcPr>
          <w:p w14:paraId="05BF1AB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one</w:t>
            </w:r>
          </w:p>
        </w:tc>
        <w:tc>
          <w:tcPr>
            <w:tcW w:w="1276" w:type="dxa"/>
            <w:noWrap/>
            <w:hideMark/>
          </w:tcPr>
          <w:p w14:paraId="0F6F7BAD" w14:textId="276FACA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2E855FE" w14:textId="0D046BF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637C95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0532EC5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12C6AD13" w14:textId="17DD14A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AZrGNi35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0050E5EF" w14:textId="0592EEB5" w:rsidTr="00F133E0">
        <w:trPr>
          <w:trHeight w:val="300"/>
        </w:trPr>
        <w:tc>
          <w:tcPr>
            <w:tcW w:w="2830" w:type="dxa"/>
            <w:noWrap/>
            <w:hideMark/>
          </w:tcPr>
          <w:p w14:paraId="61B2564C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Tetrastrum staurogeniaeforme</w:t>
            </w:r>
          </w:p>
        </w:tc>
        <w:tc>
          <w:tcPr>
            <w:tcW w:w="1560" w:type="dxa"/>
            <w:noWrap/>
            <w:hideMark/>
          </w:tcPr>
          <w:p w14:paraId="194C051A" w14:textId="7AAE855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4.00</w:t>
            </w:r>
          </w:p>
        </w:tc>
        <w:tc>
          <w:tcPr>
            <w:tcW w:w="1842" w:type="dxa"/>
            <w:noWrap/>
            <w:hideMark/>
          </w:tcPr>
          <w:p w14:paraId="146C6A60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cone</w:t>
            </w:r>
          </w:p>
        </w:tc>
        <w:tc>
          <w:tcPr>
            <w:tcW w:w="1276" w:type="dxa"/>
            <w:noWrap/>
            <w:hideMark/>
          </w:tcPr>
          <w:p w14:paraId="1E3993A2" w14:textId="3844760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21E16E84" w14:textId="1F156A1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0598E6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66B9C89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70DC4C99" w14:textId="0FFF8E2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0C60B7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n2EFx8ZF","properties":{"formattedCitation":"(Kom\\uc0\\u225{}rek et al., 1983)","plainCitation":"(Komárek et al., 1983)","noteIndex":0},"citationItems":[{"id":265,"uris":["http://zotero.org/users/local/lQQz50Ex/items/VFNJNSGY"],"uri":["http://zotero.org/users/local/lQQz50Ex/items/VFNJNSGY"],"itemData":{"id":265,"type":"article-journal","note":"publisher: Schweizerbart'sche Verlagsbuchhandlung","source":"Google Scholar","title":"Das Phytoplankton des Süßwassers. Systematik und Biologie-Teil 7, 1. Hälfte","author":[{"family":"Komárek","given":"Jiri"},{"family":"Fott","given":"Bohuslav"},{"family":"Huber-Pestalozzi","given":"Gottfried"}],"issued":{"date-parts":[["1983"]]}}}],"schema":"https://github.com/citation-style-language/schema/raw/master/csl-citation.json"} </w:instrText>
            </w:r>
            <w:r w:rsidRPr="000C60B7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  <w:szCs w:val="24"/>
              </w:rPr>
              <w:t>(Komárek et al., 1983)</w:t>
            </w:r>
            <w:r w:rsidRPr="000C60B7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5071A4" w:rsidRPr="00A965A3" w14:paraId="2627506A" w14:textId="1D73279F" w:rsidTr="00F133E0">
        <w:trPr>
          <w:trHeight w:val="300"/>
        </w:trPr>
        <w:tc>
          <w:tcPr>
            <w:tcW w:w="2830" w:type="dxa"/>
            <w:noWrap/>
            <w:hideMark/>
          </w:tcPr>
          <w:p w14:paraId="3A91A138" w14:textId="77777777" w:rsidR="005071A4" w:rsidRPr="00A965A3" w:rsidRDefault="005071A4" w:rsidP="005071A4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lastRenderedPageBreak/>
              <w:t>Closterium aciculare</w:t>
            </w:r>
          </w:p>
        </w:tc>
        <w:tc>
          <w:tcPr>
            <w:tcW w:w="1560" w:type="dxa"/>
            <w:noWrap/>
            <w:hideMark/>
          </w:tcPr>
          <w:p w14:paraId="38D1F305" w14:textId="45C1A115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9.00</w:t>
            </w:r>
          </w:p>
        </w:tc>
        <w:tc>
          <w:tcPr>
            <w:tcW w:w="1842" w:type="dxa"/>
            <w:noWrap/>
            <w:hideMark/>
          </w:tcPr>
          <w:p w14:paraId="6964DF01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5DCC218C" w14:textId="21E57FF6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7B2FDF2F" w14:textId="1FBA8929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7691FA6B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5940CDE3" w14:textId="77777777" w:rsidR="005071A4" w:rsidRPr="00A965A3" w:rsidRDefault="005071A4" w:rsidP="005071A4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65C3BD53" w14:textId="3DD9DDC8" w:rsidR="005071A4" w:rsidRPr="00A965A3" w:rsidRDefault="00D67047" w:rsidP="005071A4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mRZNU33p","properties":{"formattedCitation":"(Kosinskaya, 1960)","plainCitation":"(Kosinskaya, 1960)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Kosinskaya, 1960)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6106CA06" w14:textId="480171A1" w:rsidTr="00F133E0">
        <w:trPr>
          <w:trHeight w:val="300"/>
        </w:trPr>
        <w:tc>
          <w:tcPr>
            <w:tcW w:w="2830" w:type="dxa"/>
            <w:noWrap/>
            <w:hideMark/>
          </w:tcPr>
          <w:p w14:paraId="4D44A8E8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losterium acutum</w:t>
            </w:r>
          </w:p>
        </w:tc>
        <w:tc>
          <w:tcPr>
            <w:tcW w:w="1560" w:type="dxa"/>
            <w:noWrap/>
            <w:hideMark/>
          </w:tcPr>
          <w:p w14:paraId="3F040D78" w14:textId="2628CAB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5.00</w:t>
            </w:r>
          </w:p>
        </w:tc>
        <w:tc>
          <w:tcPr>
            <w:tcW w:w="1842" w:type="dxa"/>
            <w:noWrap/>
            <w:hideMark/>
          </w:tcPr>
          <w:p w14:paraId="1985916F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342904D3" w14:textId="27483733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24AAE0A8" w14:textId="176CB6DB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A7943E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92DE715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7A71170F" w14:textId="5ED1CB5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6vUS7FuO","properties":{"formattedCitation":"(Kosinskaya, 1960)","plainCitation":"(Kosinskaya, 1960)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Kosinskaya, 1960)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55AE628" w14:textId="6C620FDD" w:rsidTr="00F133E0">
        <w:trPr>
          <w:trHeight w:val="300"/>
        </w:trPr>
        <w:tc>
          <w:tcPr>
            <w:tcW w:w="2830" w:type="dxa"/>
            <w:noWrap/>
            <w:hideMark/>
          </w:tcPr>
          <w:p w14:paraId="5C812743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losterium gracile</w:t>
            </w:r>
          </w:p>
        </w:tc>
        <w:tc>
          <w:tcPr>
            <w:tcW w:w="1560" w:type="dxa"/>
            <w:noWrap/>
            <w:hideMark/>
          </w:tcPr>
          <w:p w14:paraId="6F51E825" w14:textId="4A981E9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2.00</w:t>
            </w:r>
          </w:p>
        </w:tc>
        <w:tc>
          <w:tcPr>
            <w:tcW w:w="1842" w:type="dxa"/>
            <w:noWrap/>
            <w:hideMark/>
          </w:tcPr>
          <w:p w14:paraId="3443BBE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258BFBC3" w14:textId="2A6FC0C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6462AD4" w14:textId="2DD1D926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4CE5C95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6696BD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090773D2" w14:textId="0E9D6FD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YkrWu2a3","properties":{"formattedCitation":"(Kosinskaya, 1960)","plainCitation":"(Kosinskaya, 1960)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Kosinskaya, 1960)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EB7FEAC" w14:textId="4D2C7DCC" w:rsidTr="00F133E0">
        <w:trPr>
          <w:trHeight w:val="300"/>
        </w:trPr>
        <w:tc>
          <w:tcPr>
            <w:tcW w:w="2830" w:type="dxa"/>
            <w:noWrap/>
            <w:hideMark/>
          </w:tcPr>
          <w:p w14:paraId="7B3C5835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losterium sp</w:t>
            </w:r>
          </w:p>
        </w:tc>
        <w:tc>
          <w:tcPr>
            <w:tcW w:w="1560" w:type="dxa"/>
            <w:noWrap/>
            <w:hideMark/>
          </w:tcPr>
          <w:p w14:paraId="01B9E335" w14:textId="602307B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0.00</w:t>
            </w:r>
          </w:p>
        </w:tc>
        <w:tc>
          <w:tcPr>
            <w:tcW w:w="1842" w:type="dxa"/>
            <w:noWrap/>
            <w:hideMark/>
          </w:tcPr>
          <w:p w14:paraId="534E1D0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dle</w:t>
            </w:r>
          </w:p>
        </w:tc>
        <w:tc>
          <w:tcPr>
            <w:tcW w:w="1276" w:type="dxa"/>
            <w:noWrap/>
            <w:hideMark/>
          </w:tcPr>
          <w:p w14:paraId="76BB8468" w14:textId="5AFDF211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12D380D8" w14:textId="7DAAC09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5702AA1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C4358F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3EE2DDA4" w14:textId="6809F3D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7vmclaKu","properties":{"formattedCitation":"(Kosinskaya, 1960)","plainCitation":"(Kosinskaya, 1960)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Kosinskaya, 1960)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4408CED1" w14:textId="683DDF1D" w:rsidTr="00F133E0">
        <w:trPr>
          <w:trHeight w:val="300"/>
        </w:trPr>
        <w:tc>
          <w:tcPr>
            <w:tcW w:w="2830" w:type="dxa"/>
            <w:noWrap/>
            <w:hideMark/>
          </w:tcPr>
          <w:p w14:paraId="53B2069E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Cosmarium</w:t>
            </w:r>
            <w:r w:rsidRPr="00A965A3">
              <w:rPr>
                <w:rFonts w:ascii="Times New Roman" w:hAnsi="Times New Roman" w:cs="Times New Roman"/>
              </w:rPr>
              <w:t xml:space="preserve"> sp.</w:t>
            </w:r>
          </w:p>
        </w:tc>
        <w:tc>
          <w:tcPr>
            <w:tcW w:w="1560" w:type="dxa"/>
            <w:noWrap/>
            <w:hideMark/>
          </w:tcPr>
          <w:p w14:paraId="0306F1EC" w14:textId="18703AA2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6.20</w:t>
            </w:r>
          </w:p>
        </w:tc>
        <w:tc>
          <w:tcPr>
            <w:tcW w:w="1842" w:type="dxa"/>
            <w:noWrap/>
            <w:hideMark/>
          </w:tcPr>
          <w:p w14:paraId="3C7B9A9D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6CE7557F" w14:textId="34B6B10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01C7DF87" w14:textId="0FF8460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6BD6F13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2FF0CD82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less</w:t>
            </w:r>
          </w:p>
        </w:tc>
        <w:tc>
          <w:tcPr>
            <w:tcW w:w="2835" w:type="dxa"/>
          </w:tcPr>
          <w:p w14:paraId="28A555E5" w14:textId="506E23F5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Dy22enXo","properties":{"formattedCitation":"(Kosinskaya, 1960)","plainCitation":"(Kosinskaya, 1960)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Kosinskaya, 1960)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37D607BB" w14:textId="361E4C47" w:rsidTr="00F133E0">
        <w:trPr>
          <w:trHeight w:val="300"/>
        </w:trPr>
        <w:tc>
          <w:tcPr>
            <w:tcW w:w="2830" w:type="dxa"/>
            <w:noWrap/>
            <w:hideMark/>
          </w:tcPr>
          <w:p w14:paraId="20F2F28E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taurastrum gracile</w:t>
            </w:r>
          </w:p>
        </w:tc>
        <w:tc>
          <w:tcPr>
            <w:tcW w:w="1560" w:type="dxa"/>
            <w:noWrap/>
            <w:hideMark/>
          </w:tcPr>
          <w:p w14:paraId="5054ABF6" w14:textId="481A871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19</w:t>
            </w:r>
          </w:p>
        </w:tc>
        <w:tc>
          <w:tcPr>
            <w:tcW w:w="1842" w:type="dxa"/>
            <w:noWrap/>
            <w:hideMark/>
          </w:tcPr>
          <w:p w14:paraId="5B55CB4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0563D3D0" w14:textId="616A5B7E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61C17973" w14:textId="2F98ACCF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565D150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4BFCAF1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436101A8" w14:textId="30F706A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RIK30KYw","properties":{"formattedCitation":"(Kosinskaya, 1960)","plainCitation":"(Kosinskaya, 1960)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Kosinskaya, 1960)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57836D7D" w14:textId="09A26FD1" w:rsidTr="00F133E0">
        <w:trPr>
          <w:trHeight w:val="300"/>
        </w:trPr>
        <w:tc>
          <w:tcPr>
            <w:tcW w:w="2830" w:type="dxa"/>
            <w:noWrap/>
            <w:hideMark/>
          </w:tcPr>
          <w:p w14:paraId="28F36CDF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>Staurastrum planctonicum</w:t>
            </w:r>
          </w:p>
        </w:tc>
        <w:tc>
          <w:tcPr>
            <w:tcW w:w="1560" w:type="dxa"/>
            <w:noWrap/>
            <w:hideMark/>
          </w:tcPr>
          <w:p w14:paraId="4A352546" w14:textId="45BB96D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1842" w:type="dxa"/>
            <w:noWrap/>
            <w:hideMark/>
          </w:tcPr>
          <w:p w14:paraId="73E3C72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045BB2AF" w14:textId="14D55B6A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4CE287C4" w14:textId="62D46FC4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297F39C7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10D85D64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37A847D8" w14:textId="01B00549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U6YFJ2fB","properties":{"formattedCitation":"(Kosinskaya, 1960)","plainCitation":"(Kosinskaya, 1960)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Kosinskaya, 1960)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D67047" w:rsidRPr="00A965A3" w14:paraId="7BBF0579" w14:textId="41DBAE09" w:rsidTr="00F133E0">
        <w:trPr>
          <w:trHeight w:val="300"/>
        </w:trPr>
        <w:tc>
          <w:tcPr>
            <w:tcW w:w="2830" w:type="dxa"/>
            <w:noWrap/>
            <w:hideMark/>
          </w:tcPr>
          <w:p w14:paraId="680C3C09" w14:textId="77777777" w:rsidR="00D67047" w:rsidRPr="00A965A3" w:rsidRDefault="00D67047" w:rsidP="00D67047">
            <w:pPr>
              <w:rPr>
                <w:rFonts w:ascii="Times New Roman" w:hAnsi="Times New Roman" w:cs="Times New Roman"/>
                <w:i/>
                <w:iCs/>
              </w:rPr>
            </w:pPr>
            <w:r w:rsidRPr="00A965A3">
              <w:rPr>
                <w:rFonts w:ascii="Times New Roman" w:hAnsi="Times New Roman" w:cs="Times New Roman"/>
                <w:i/>
                <w:iCs/>
              </w:rPr>
              <w:t xml:space="preserve">Staurastrum </w:t>
            </w:r>
            <w:r w:rsidRPr="00A965A3">
              <w:rPr>
                <w:rFonts w:ascii="Times New Roman" w:hAnsi="Times New Roman" w:cs="Times New Roman"/>
              </w:rPr>
              <w:t>sp.</w:t>
            </w:r>
          </w:p>
        </w:tc>
        <w:tc>
          <w:tcPr>
            <w:tcW w:w="1560" w:type="dxa"/>
            <w:noWrap/>
            <w:hideMark/>
          </w:tcPr>
          <w:p w14:paraId="09E63902" w14:textId="757BDCB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3.25</w:t>
            </w:r>
          </w:p>
        </w:tc>
        <w:tc>
          <w:tcPr>
            <w:tcW w:w="1842" w:type="dxa"/>
            <w:noWrap/>
            <w:hideMark/>
          </w:tcPr>
          <w:p w14:paraId="6025C828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ellipsoid</w:t>
            </w:r>
          </w:p>
        </w:tc>
        <w:tc>
          <w:tcPr>
            <w:tcW w:w="1276" w:type="dxa"/>
            <w:noWrap/>
            <w:hideMark/>
          </w:tcPr>
          <w:p w14:paraId="247C9CD8" w14:textId="775AA9BC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toxic</w:t>
            </w:r>
          </w:p>
        </w:tc>
        <w:tc>
          <w:tcPr>
            <w:tcW w:w="1418" w:type="dxa"/>
            <w:noWrap/>
            <w:hideMark/>
          </w:tcPr>
          <w:p w14:paraId="5B99DD0A" w14:textId="7FF7D860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non motile</w:t>
            </w:r>
          </w:p>
        </w:tc>
        <w:tc>
          <w:tcPr>
            <w:tcW w:w="1275" w:type="dxa"/>
            <w:noWrap/>
            <w:hideMark/>
          </w:tcPr>
          <w:p w14:paraId="38C1A8EB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armorless</w:t>
            </w:r>
          </w:p>
        </w:tc>
        <w:tc>
          <w:tcPr>
            <w:tcW w:w="1276" w:type="dxa"/>
            <w:noWrap/>
            <w:hideMark/>
          </w:tcPr>
          <w:p w14:paraId="787A0281" w14:textId="77777777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A965A3">
              <w:rPr>
                <w:rFonts w:ascii="Times New Roman" w:hAnsi="Times New Roman" w:cs="Times New Roman"/>
              </w:rPr>
              <w:t>spines</w:t>
            </w:r>
          </w:p>
        </w:tc>
        <w:tc>
          <w:tcPr>
            <w:tcW w:w="2835" w:type="dxa"/>
          </w:tcPr>
          <w:p w14:paraId="23B0783F" w14:textId="6FAB9BCD" w:rsidR="00D67047" w:rsidRPr="00A965A3" w:rsidRDefault="00D67047" w:rsidP="00D67047">
            <w:pPr>
              <w:rPr>
                <w:rFonts w:ascii="Times New Roman" w:hAnsi="Times New Roman" w:cs="Times New Roman"/>
              </w:rPr>
            </w:pPr>
            <w:r w:rsidRPr="00656F4C">
              <w:rPr>
                <w:rFonts w:ascii="Times New Roman" w:hAnsi="Times New Roman" w:cs="Times New Roman"/>
              </w:rPr>
              <w:fldChar w:fldCharType="begin"/>
            </w:r>
            <w:r w:rsidR="00F133E0">
              <w:rPr>
                <w:rFonts w:ascii="Times New Roman" w:hAnsi="Times New Roman" w:cs="Times New Roman"/>
              </w:rPr>
              <w:instrText xml:space="preserve"> ADDIN ZOTERO_ITEM CSL_CITATION {"citationID":"5In8WV77","properties":{"formattedCitation":"(Kosinskaya, 1960)","plainCitation":"(Kosinskaya, 1960)","noteIndex":0},"citationItems":[{"id":267,"uris":["http://zotero.org/users/local/lQQz50Ex/items/E8PH99QX"],"uri":["http://zotero.org/users/local/lQQz50Ex/items/E8PH99QX"],"itemData":{"id":267,"type":"article-journal","container-title":"The flora of spore plants of the USSR. Moscow, Leningrad. USSR Academy of Science Press (in Russian)","source":"Google Scholar","title":"Desmidiales","author":[{"family":"Kosinskaya","given":"E. K."}],"issued":{"date-parts":[["1960"]]}}}],"schema":"https://github.com/citation-style-language/schema/raw/master/csl-citation.json"} </w:instrText>
            </w:r>
            <w:r w:rsidRPr="00656F4C">
              <w:rPr>
                <w:rFonts w:ascii="Times New Roman" w:hAnsi="Times New Roman" w:cs="Times New Roman"/>
              </w:rPr>
              <w:fldChar w:fldCharType="separate"/>
            </w:r>
            <w:r w:rsidR="00F133E0" w:rsidRPr="00F133E0">
              <w:rPr>
                <w:rFonts w:ascii="Times New Roman" w:hAnsi="Times New Roman" w:cs="Times New Roman"/>
              </w:rPr>
              <w:t>(Kosinskaya, 1960)</w:t>
            </w:r>
            <w:r w:rsidRPr="00656F4C"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4FCC256B" w14:textId="66D915FD" w:rsidR="002354F0" w:rsidRDefault="00B7112B">
      <w:pPr>
        <w:rPr>
          <w:rFonts w:ascii="Times New Roman" w:hAnsi="Times New Roman" w:cs="Times New Roman"/>
          <w:b/>
        </w:rPr>
      </w:pPr>
      <w:r w:rsidRPr="00A965A3">
        <w:rPr>
          <w:rFonts w:ascii="Times New Roman" w:hAnsi="Times New Roman" w:cs="Times New Roman"/>
        </w:rPr>
        <w:br w:type="textWrapping" w:clear="all"/>
      </w:r>
      <w:r w:rsidR="002354F0" w:rsidRPr="00A965A3">
        <w:rPr>
          <w:rFonts w:ascii="Times New Roman" w:hAnsi="Times New Roman" w:cs="Times New Roman"/>
          <w:b/>
        </w:rPr>
        <w:t>References:</w:t>
      </w:r>
    </w:p>
    <w:p w14:paraId="4BE314D4" w14:textId="77777777" w:rsidR="00F133E0" w:rsidRPr="00F133E0" w:rsidRDefault="00EE6D7C" w:rsidP="00F133E0">
      <w:pPr>
        <w:pStyle w:val="Bibliografia"/>
        <w:rPr>
          <w:rFonts w:ascii="Times New Roman" w:hAnsi="Times New Roman" w:cs="Times New Roman"/>
        </w:rPr>
      </w:pPr>
      <w:r>
        <w:fldChar w:fldCharType="begin"/>
      </w:r>
      <w:r w:rsidR="00F133E0">
        <w:instrText xml:space="preserve"> ADDIN ZOTERO_BIBL {"uncited":[],"omitted":[],"custom":[]} CSL_BIBLIOGRAPHY </w:instrText>
      </w:r>
      <w:r>
        <w:fldChar w:fldCharType="separate"/>
      </w:r>
      <w:r w:rsidR="00F133E0" w:rsidRPr="00F133E0">
        <w:rPr>
          <w:rFonts w:ascii="Times New Roman" w:hAnsi="Times New Roman" w:cs="Times New Roman"/>
        </w:rPr>
        <w:t>Chorus, I., Welker, M., 2021. Toxic cyanobacteria in water: a guide to their public health consequences, monitoring and management. Taylor &amp; Francis.</w:t>
      </w:r>
    </w:p>
    <w:p w14:paraId="61A2E16E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</w:rPr>
      </w:pPr>
      <w:r w:rsidRPr="00F133E0">
        <w:rPr>
          <w:rFonts w:ascii="Times New Roman" w:hAnsi="Times New Roman" w:cs="Times New Roman"/>
        </w:rPr>
        <w:t>Cox, E.J., 1996. Identification of freshwater diatoms from live material, 1st ed. ed. Chapman &amp; Hall, London, New York.</w:t>
      </w:r>
    </w:p>
    <w:p w14:paraId="40AF1FB0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</w:rPr>
      </w:pPr>
      <w:r w:rsidRPr="00F133E0">
        <w:rPr>
          <w:rFonts w:ascii="Times New Roman" w:hAnsi="Times New Roman" w:cs="Times New Roman"/>
        </w:rPr>
        <w:t>Cronberg, G., Annadotter, H., 2006. Manual on aquatic cyanobacteria: A photo guide and a synopsis of their toxicology. Intergovernmental Oceanographic Commission, Unesco.</w:t>
      </w:r>
    </w:p>
    <w:p w14:paraId="195F7DE7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</w:rPr>
      </w:pPr>
      <w:r w:rsidRPr="00F133E0">
        <w:rPr>
          <w:rFonts w:ascii="Times New Roman" w:hAnsi="Times New Roman" w:cs="Times New Roman"/>
        </w:rPr>
        <w:t>Komarek, J., 2005. The modern classification of cyanoprokaryotes [Cyanobacteria]. Oceanol. Hydrobiol. Stud. 34.</w:t>
      </w:r>
    </w:p>
    <w:p w14:paraId="7F6DCE05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</w:rPr>
      </w:pPr>
      <w:r w:rsidRPr="00F133E0">
        <w:rPr>
          <w:rFonts w:ascii="Times New Roman" w:hAnsi="Times New Roman" w:cs="Times New Roman"/>
        </w:rPr>
        <w:t>Komárek, J., Fott, B., Huber-Pestalozzi, G., 1983. Das Phytoplankton des Süßwassers. Systematik und Biologie-Teil 7, 1. Hälfte.</w:t>
      </w:r>
    </w:p>
    <w:p w14:paraId="3285A47B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</w:rPr>
      </w:pPr>
      <w:r w:rsidRPr="00F133E0">
        <w:rPr>
          <w:rFonts w:ascii="Times New Roman" w:hAnsi="Times New Roman" w:cs="Times New Roman"/>
        </w:rPr>
        <w:t>Kosinskaya, E.K., 1960. Desmidiales. Flora Spore Plants USSR Mosc. Leningr. USSR Acad. Sci. Press Russ.</w:t>
      </w:r>
    </w:p>
    <w:p w14:paraId="4C03D687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  <w:lang w:val="pl-PL"/>
        </w:rPr>
      </w:pPr>
      <w:r w:rsidRPr="00F133E0">
        <w:rPr>
          <w:rFonts w:ascii="Times New Roman" w:hAnsi="Times New Roman" w:cs="Times New Roman"/>
        </w:rPr>
        <w:t xml:space="preserve">Novarino, G., 2003. A companion to the identification of cryptomonad flagellates (Cryptophyceae= Cryptomonadea). </w:t>
      </w:r>
      <w:r w:rsidRPr="00F133E0">
        <w:rPr>
          <w:rFonts w:ascii="Times New Roman" w:hAnsi="Times New Roman" w:cs="Times New Roman"/>
          <w:lang w:val="pl-PL"/>
        </w:rPr>
        <w:t>Hydrobiologia 502, 225–270.</w:t>
      </w:r>
    </w:p>
    <w:p w14:paraId="4A49DCB3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  <w:lang w:val="pl-PL"/>
        </w:rPr>
      </w:pPr>
      <w:r w:rsidRPr="00F133E0">
        <w:rPr>
          <w:rFonts w:ascii="Times New Roman" w:hAnsi="Times New Roman" w:cs="Times New Roman"/>
          <w:lang w:val="pl-PL"/>
        </w:rPr>
        <w:t>Starmach, K., 1980. ’Chrysophyceae’-Z\lotowiciowce:(oraz zooflagellata wolnozyjace). Państwowe Wydawnicto Naukowe.</w:t>
      </w:r>
    </w:p>
    <w:p w14:paraId="0EA488D6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  <w:lang w:val="pl-PL"/>
        </w:rPr>
      </w:pPr>
      <w:r w:rsidRPr="00F133E0">
        <w:rPr>
          <w:rFonts w:ascii="Times New Roman" w:hAnsi="Times New Roman" w:cs="Times New Roman"/>
          <w:lang w:val="pl-PL"/>
        </w:rPr>
        <w:t>Starmach, K., 1974. Cryptophyceae–kryptofity, Dinophyceae–Dinofity, Raphidophyceae–rafidofity. Flora Slodkowodna Pol Pol Akad Nauk Inst Bot.</w:t>
      </w:r>
    </w:p>
    <w:p w14:paraId="592229FF" w14:textId="77777777" w:rsidR="00F133E0" w:rsidRPr="00F133E0" w:rsidRDefault="00F133E0" w:rsidP="00F133E0">
      <w:pPr>
        <w:pStyle w:val="Bibliografia"/>
        <w:rPr>
          <w:rFonts w:ascii="Times New Roman" w:hAnsi="Times New Roman" w:cs="Times New Roman"/>
        </w:rPr>
      </w:pPr>
      <w:r w:rsidRPr="00F133E0">
        <w:rPr>
          <w:rFonts w:ascii="Times New Roman" w:hAnsi="Times New Roman" w:cs="Times New Roman"/>
          <w:lang w:val="pl-PL"/>
        </w:rPr>
        <w:t xml:space="preserve">Wołowski, K., Hindák, F., 2005. </w:t>
      </w:r>
      <w:r w:rsidRPr="00F133E0">
        <w:rPr>
          <w:rFonts w:ascii="Times New Roman" w:hAnsi="Times New Roman" w:cs="Times New Roman"/>
        </w:rPr>
        <w:t>Atlas of euglenophytes. Veda.</w:t>
      </w:r>
    </w:p>
    <w:p w14:paraId="52AAF2A2" w14:textId="0EB1F494" w:rsidR="00EE6D7C" w:rsidRPr="00A965A3" w:rsidRDefault="00EE6D7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EE6D7C" w:rsidRPr="00A965A3" w:rsidSect="00B7112B">
      <w:pgSz w:w="16838" w:h="11906" w:orient="landscape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rial CE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33816"/>
    <w:rsid w:val="000B1DC8"/>
    <w:rsid w:val="000E7839"/>
    <w:rsid w:val="001273A3"/>
    <w:rsid w:val="00167D9C"/>
    <w:rsid w:val="001B4415"/>
    <w:rsid w:val="002354F0"/>
    <w:rsid w:val="00397A2E"/>
    <w:rsid w:val="003A6F7A"/>
    <w:rsid w:val="004019BD"/>
    <w:rsid w:val="004E652E"/>
    <w:rsid w:val="005071A4"/>
    <w:rsid w:val="00507C38"/>
    <w:rsid w:val="0058148B"/>
    <w:rsid w:val="007A2A8E"/>
    <w:rsid w:val="007A363B"/>
    <w:rsid w:val="00930211"/>
    <w:rsid w:val="009C6AD6"/>
    <w:rsid w:val="009D2CCE"/>
    <w:rsid w:val="00A965A3"/>
    <w:rsid w:val="00AC71B2"/>
    <w:rsid w:val="00AD013A"/>
    <w:rsid w:val="00AD0A75"/>
    <w:rsid w:val="00B7112B"/>
    <w:rsid w:val="00C33816"/>
    <w:rsid w:val="00CB45BF"/>
    <w:rsid w:val="00D67047"/>
    <w:rsid w:val="00D944CF"/>
    <w:rsid w:val="00E231D2"/>
    <w:rsid w:val="00EE6D7C"/>
    <w:rsid w:val="00F133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EC0E3E3"/>
  <w15:chartTrackingRefBased/>
  <w15:docId w15:val="{AE6D6700-5996-4FEA-AC23-A504CE5724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l-P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ny">
    <w:name w:val="Normal"/>
    <w:qFormat/>
    <w:rPr>
      <w:lang w:val="en-US"/>
    </w:rPr>
  </w:style>
  <w:style w:type="character" w:default="1" w:styleId="Domylnaczcionkaakapitu">
    <w:name w:val="Default Paragraph Font"/>
    <w:uiPriority w:val="1"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Hipercze">
    <w:name w:val="Hyperlink"/>
    <w:basedOn w:val="Domylnaczcionkaakapitu"/>
    <w:uiPriority w:val="99"/>
    <w:semiHidden/>
    <w:unhideWhenUsed/>
    <w:rsid w:val="00B7112B"/>
    <w:rPr>
      <w:color w:val="0000FF"/>
      <w:u w:val="single"/>
    </w:rPr>
  </w:style>
  <w:style w:type="character" w:styleId="UyteHipercze">
    <w:name w:val="FollowedHyperlink"/>
    <w:basedOn w:val="Domylnaczcionkaakapitu"/>
    <w:uiPriority w:val="99"/>
    <w:semiHidden/>
    <w:unhideWhenUsed/>
    <w:rsid w:val="00B7112B"/>
    <w:rPr>
      <w:color w:val="800080"/>
      <w:u w:val="single"/>
    </w:rPr>
  </w:style>
  <w:style w:type="paragraph" w:customStyle="1" w:styleId="msonormal0">
    <w:name w:val="msonormal"/>
    <w:basedOn w:val="Normalny"/>
    <w:rsid w:val="00B7112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l-PL" w:eastAsia="pl-PL"/>
    </w:rPr>
  </w:style>
  <w:style w:type="paragraph" w:customStyle="1" w:styleId="font5">
    <w:name w:val="font5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i/>
      <w:iCs/>
      <w:sz w:val="20"/>
      <w:szCs w:val="20"/>
      <w:lang w:val="pl-PL" w:eastAsia="pl-PL"/>
    </w:rPr>
  </w:style>
  <w:style w:type="paragraph" w:customStyle="1" w:styleId="font6">
    <w:name w:val="font6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sz w:val="20"/>
      <w:szCs w:val="20"/>
      <w:lang w:val="pl-PL" w:eastAsia="pl-PL"/>
    </w:rPr>
  </w:style>
  <w:style w:type="paragraph" w:customStyle="1" w:styleId="font7">
    <w:name w:val="font7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sz w:val="20"/>
      <w:szCs w:val="20"/>
      <w:lang w:val="pl-PL" w:eastAsia="pl-PL"/>
    </w:rPr>
  </w:style>
  <w:style w:type="paragraph" w:customStyle="1" w:styleId="font8">
    <w:name w:val="font8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i/>
      <w:iCs/>
      <w:sz w:val="20"/>
      <w:szCs w:val="20"/>
      <w:lang w:val="pl-PL" w:eastAsia="pl-PL"/>
    </w:rPr>
  </w:style>
  <w:style w:type="paragraph" w:customStyle="1" w:styleId="xl66">
    <w:name w:val="xl66"/>
    <w:basedOn w:val="Normalny"/>
    <w:rsid w:val="00B7112B"/>
    <w:pPr>
      <w:spacing w:before="100" w:beforeAutospacing="1" w:after="100" w:afterAutospacing="1" w:line="240" w:lineRule="auto"/>
    </w:pPr>
    <w:rPr>
      <w:rFonts w:ascii="Arial CE" w:eastAsia="Times New Roman" w:hAnsi="Arial CE" w:cs="Arial CE"/>
      <w:i/>
      <w:iCs/>
      <w:sz w:val="20"/>
      <w:szCs w:val="20"/>
      <w:lang w:val="pl-PL" w:eastAsia="pl-PL"/>
    </w:rPr>
  </w:style>
  <w:style w:type="table" w:styleId="Tabela-Siatka">
    <w:name w:val="Table Grid"/>
    <w:basedOn w:val="Standardowy"/>
    <w:uiPriority w:val="39"/>
    <w:rsid w:val="00B711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a">
    <w:name w:val="Bibliography"/>
    <w:basedOn w:val="Normalny"/>
    <w:next w:val="Normalny"/>
    <w:uiPriority w:val="37"/>
    <w:unhideWhenUsed/>
    <w:rsid w:val="00EE6D7C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7279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1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91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5</TotalTime>
  <Pages>6</Pages>
  <Words>17064</Words>
  <Characters>102384</Characters>
  <Application>Microsoft Office Word</Application>
  <DocSecurity>0</DocSecurity>
  <Lines>853</Lines>
  <Paragraphs>238</Paragraphs>
  <ScaleCrop>false</ScaleCrop>
  <HeadingPairs>
    <vt:vector size="2" baseType="variant">
      <vt:variant>
        <vt:lpstr>Tytu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jciech Krztoń</dc:creator>
  <cp:keywords/>
  <dc:description/>
  <cp:lastModifiedBy>Wojciech Krztoń</cp:lastModifiedBy>
  <cp:revision>20</cp:revision>
  <dcterms:created xsi:type="dcterms:W3CDTF">2021-06-18T09:49:00Z</dcterms:created>
  <dcterms:modified xsi:type="dcterms:W3CDTF">2021-09-23T1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WBDDxDoi"/&gt;&lt;style id="http://www.zotero.org/styles/science-of-the-total-environment" hasBibliography="1" bibliographyStyleHasBeenSet="1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